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D0C3F" w:rsidRPr="008129FA" w:rsidRDefault="00C37312" w:rsidP="008129FA">
      <w:pPr>
        <w:jc w:val="center"/>
      </w:pPr>
      <w:r w:rsidRPr="008129FA">
        <w:rPr>
          <w:b/>
        </w:rPr>
        <w:t>Assignment</w:t>
      </w:r>
      <w:r w:rsidR="00F94E5A" w:rsidRPr="008129FA">
        <w:rPr>
          <w:b/>
        </w:rPr>
        <w:t xml:space="preserve"> #</w:t>
      </w:r>
      <w:r w:rsidR="00027F8D" w:rsidRPr="008129FA">
        <w:rPr>
          <w:b/>
        </w:rPr>
        <w:t>5</w:t>
      </w:r>
      <w:r w:rsidRPr="008129FA">
        <w:rPr>
          <w:b/>
        </w:rPr>
        <w:t xml:space="preserve">: </w:t>
      </w:r>
      <w:r w:rsidR="00027F8D" w:rsidRPr="008129FA">
        <w:rPr>
          <w:b/>
        </w:rPr>
        <w:t xml:space="preserve">Process interaction in </w:t>
      </w:r>
      <w:r w:rsidR="00F94E5A" w:rsidRPr="008129FA">
        <w:rPr>
          <w:b/>
        </w:rPr>
        <w:t>Kalinga</w:t>
      </w:r>
    </w:p>
    <w:p w:rsidR="00C37312" w:rsidRPr="008129FA" w:rsidRDefault="00C37312" w:rsidP="008129FA">
      <w:pPr>
        <w:jc w:val="center"/>
      </w:pPr>
      <w:r w:rsidRPr="008129FA">
        <w:t xml:space="preserve">Due </w:t>
      </w:r>
      <w:r w:rsidR="00027F8D" w:rsidRPr="008129FA">
        <w:t xml:space="preserve">Friday, </w:t>
      </w:r>
      <w:r w:rsidR="007D2CC9">
        <w:t>Feb. 20</w:t>
      </w:r>
      <w:bookmarkStart w:id="0" w:name="_GoBack"/>
      <w:bookmarkEnd w:id="0"/>
    </w:p>
    <w:p w:rsidR="00C37312" w:rsidRPr="008129FA" w:rsidRDefault="00C37312" w:rsidP="008129FA"/>
    <w:p w:rsidR="00027F8D" w:rsidRPr="008129FA" w:rsidRDefault="00027F8D" w:rsidP="008129FA">
      <w:pPr>
        <w:jc w:val="both"/>
        <w:rPr>
          <w:b/>
        </w:rPr>
      </w:pPr>
      <w:r w:rsidRPr="008129FA">
        <w:rPr>
          <w:b/>
        </w:rPr>
        <w:t>Data notes</w:t>
      </w:r>
    </w:p>
    <w:p w:rsidR="006820C7" w:rsidRPr="008129FA" w:rsidRDefault="006820C7" w:rsidP="008129FA">
      <w:pPr>
        <w:numPr>
          <w:ilvl w:val="0"/>
          <w:numId w:val="6"/>
        </w:numPr>
        <w:jc w:val="both"/>
      </w:pPr>
      <w:r w:rsidRPr="008129FA">
        <w:t xml:space="preserve">Inspired by </w:t>
      </w:r>
      <w:r w:rsidR="00322E52" w:rsidRPr="008129FA">
        <w:fldChar w:fldCharType="begin"/>
      </w:r>
      <w:r w:rsidR="00322E52" w:rsidRPr="008129FA">
        <w:instrText xml:space="preserve"> ADDIN ZOTERO_ITEM CSL_CITATION {"citationID":"EGx2BWOi","properties":{"formattedCitation":"(Kenstowicz &amp; Kisseberth 1979)","plainCitation":"(Kenstowicz &amp; Kisseberth 1979)"},"citationItems":[{"id":2590,"uris":["http://zotero.org/users/69462/items/4Z9ZEEZQ"],"uri":["http://zotero.org/users/69462/items/4Z9ZEEZQ"],"itemData":{"id":2590,"type":"book","title":"Generative Phonology: Description and Theory","publisher":"Academic Press","publisher-place":"New York","event-place":"New York","author":[{"family":"Kenstowicz","given":"Michael"},{"family":"Kisseberth","given":"Charles"}],"issued":{"date-parts":[["1979"]]}}}],"schema":"https://github.com/citation-style-language/schema/raw/master/csl-citation.json"} </w:instrText>
      </w:r>
      <w:r w:rsidR="00322E52" w:rsidRPr="008129FA">
        <w:fldChar w:fldCharType="separate"/>
      </w:r>
      <w:r w:rsidR="00322E52" w:rsidRPr="008129FA">
        <w:t>Kenstowicz &amp; Kisseberth (1979)</w:t>
      </w:r>
      <w:r w:rsidR="00322E52" w:rsidRPr="008129FA">
        <w:fldChar w:fldCharType="end"/>
      </w:r>
      <w:r w:rsidRPr="008129FA">
        <w:t xml:space="preserve">’s </w:t>
      </w:r>
      <w:r w:rsidR="00503C30" w:rsidRPr="008129FA">
        <w:t xml:space="preserve">problem on the related langauge </w:t>
      </w:r>
      <w:r w:rsidRPr="008129FA">
        <w:t>Keley-i (ch. 8)</w:t>
      </w:r>
      <w:r w:rsidR="00503C30" w:rsidRPr="008129FA">
        <w:t>.</w:t>
      </w:r>
    </w:p>
    <w:p w:rsidR="006946BA" w:rsidRPr="008129FA" w:rsidRDefault="006946BA" w:rsidP="008129FA">
      <w:pPr>
        <w:numPr>
          <w:ilvl w:val="0"/>
          <w:numId w:val="6"/>
        </w:numPr>
        <w:jc w:val="both"/>
      </w:pPr>
      <w:r w:rsidRPr="008129FA">
        <w:t xml:space="preserve">Unfortunately, the data here are </w:t>
      </w:r>
      <w:r w:rsidR="00503C30" w:rsidRPr="008129FA">
        <w:t>from</w:t>
      </w:r>
      <w:r w:rsidRPr="008129FA">
        <w:t xml:space="preserve"> tw</w:t>
      </w:r>
      <w:r w:rsidR="00AF2F22" w:rsidRPr="008129FA">
        <w:t>o dialects: the Guina</w:t>
      </w:r>
      <w:r w:rsidR="00710DD7" w:rsidRPr="008129FA">
        <w:t>an</w:t>
      </w:r>
      <w:r w:rsidR="002F54AA" w:rsidRPr="008129FA">
        <w:t xml:space="preserve"> dialect of Lubuagan Kalinga</w:t>
      </w:r>
      <w:r w:rsidR="00322E52" w:rsidRPr="008129FA">
        <w:t xml:space="preserve"> </w:t>
      </w:r>
      <w:r w:rsidR="00322E52" w:rsidRPr="008129FA">
        <w:fldChar w:fldCharType="begin"/>
      </w:r>
      <w:r w:rsidR="00322E52" w:rsidRPr="008129FA">
        <w:instrText xml:space="preserve"> ADDIN ZOTERO_ITEM CSL_CITATION {"citationID":"UF57a427","properties":{"formattedCitation":"(Gieser 1970)","plainCitation":"(Gieser 1970)"},"citationItems":[{"id":14476,"uris":["http://zotero.org/users/69462/items/P6GMXM2T"],"uri":["http://zotero.org/users/69462/items/P6GMXM2T"],"itemData":{"id":14476,"type":"article-journal","title":"The morphophonemic system of Guininaang (Kalinga)","container-title":"Philippine Journal of Linguistics","page":"52-68 plus insert","volume":"1/2","author":[{"family":"Gieser","given":"C.R."}],"issued":{"date-parts":[["1970"]]}}}],"schema":"https://github.com/citation-style-language/schema/raw/master/csl-citation.json"} </w:instrText>
      </w:r>
      <w:r w:rsidR="00322E52" w:rsidRPr="008129FA">
        <w:fldChar w:fldCharType="separate"/>
      </w:r>
      <w:r w:rsidR="00322E52" w:rsidRPr="008129FA">
        <w:t>(Gieser 1970)</w:t>
      </w:r>
      <w:r w:rsidR="00322E52" w:rsidRPr="008129FA">
        <w:fldChar w:fldCharType="end"/>
      </w:r>
      <w:r w:rsidR="002F54AA" w:rsidRPr="008129FA">
        <w:t xml:space="preserve"> and Limos Kalinga</w:t>
      </w:r>
      <w:r w:rsidR="00503C30" w:rsidRPr="008129FA">
        <w:t xml:space="preserve"> </w:t>
      </w:r>
      <w:r w:rsidR="00503C30" w:rsidRPr="008129FA">
        <w:fldChar w:fldCharType="begin"/>
      </w:r>
      <w:r w:rsidR="00503C30" w:rsidRPr="008129FA">
        <w:instrText xml:space="preserve"> ADDIN ZOTERO_ITEM CSL_CITATION {"citationID":"EKnassB5","properties":{"formattedCitation":"(Ferreirinho 1993)","plainCitation":"(Ferreirinho 1993)"},"citationItems":[{"id":21579,"uris":["http://zotero.org/users/69462/items/EXMKMMFC"],"uri":["http://zotero.org/users/69462/items/EXMKMMFC"],"itemData":{"id":21579,"type":"book","title":"Selected topics in the grammar of Limos Kalinga, the Philippines","publisher":"Dept. of Linguistics, Research School of Pacific Studies, Australian National University","publisher-place":"Canberra, Australia","number-of-pages":"125","source":"Amazon.com","event-place":"Canberra, Australia","ISBN":"9780858834194","language":"English","author":[{"family":"Ferreirinho","given":"Naomi"}],"issued":{"date-parts":[["1993"]]}}}],"schema":"https://github.com/citation-style-language/schema/raw/master/csl-citation.json"} </w:instrText>
      </w:r>
      <w:r w:rsidR="00503C30" w:rsidRPr="008129FA">
        <w:fldChar w:fldCharType="separate"/>
      </w:r>
      <w:r w:rsidR="00503C30" w:rsidRPr="008129FA">
        <w:t xml:space="preserve">(Ferreirinho 1993 </w:t>
      </w:r>
      <w:r w:rsidR="00503C30" w:rsidRPr="008129FA">
        <w:fldChar w:fldCharType="end"/>
      </w:r>
      <w:r w:rsidR="00503C30" w:rsidRPr="008129FA">
        <w:t xml:space="preserve">&amp; </w:t>
      </w:r>
      <w:r w:rsidR="00503C30" w:rsidRPr="008129FA">
        <w:fldChar w:fldCharType="begin"/>
      </w:r>
      <w:r w:rsidR="00503C30" w:rsidRPr="008129FA">
        <w:instrText xml:space="preserve"> ADDIN ZOTERO_ITEM CSL_CITATION {"citationID":"UBLVgYrx","properties":{"formattedCitation":"(Wiens 1995)","plainCitation":"(Wiens 1995)"},"citationItems":[{"id":21833,"uris":["http://zotero.org/users/69462/items/ZPTCJWFR"],"uri":["http://zotero.org/users/69462/items/ZPTCJWFR"],"itemData":{"id":21833,"type":"chapter","title":"Kalinga (Limos)","container-title":"Comparative Austronesian dictionary: an introduction to Austronesian studies","publisher":"Mouton de Gruyter","publisher-place":"Berlin, New York","page":"329-334","volume":"1","event-place":"Berlin, New York","author":[{"family":"Wiens","given":"Hartmut"}],"editor":[{"family":"Tryon","given":"Darrell T."}],"issued":{"date-parts":[["1995"]]}}}],"schema":"https://github.com/citation-style-language/schema/raw/master/csl-citation.json"} </w:instrText>
      </w:r>
      <w:r w:rsidR="00503C30" w:rsidRPr="008129FA">
        <w:fldChar w:fldCharType="separate"/>
      </w:r>
      <w:r w:rsidR="00503C30" w:rsidRPr="008129FA">
        <w:t>Wiens 1995)</w:t>
      </w:r>
      <w:r w:rsidR="00503C30" w:rsidRPr="008129FA">
        <w:fldChar w:fldCharType="end"/>
      </w:r>
      <w:r w:rsidRPr="008129FA">
        <w:t xml:space="preserve">. </w:t>
      </w:r>
      <w:r w:rsidR="006820C7" w:rsidRPr="008129FA">
        <w:t xml:space="preserve">Data </w:t>
      </w:r>
      <w:r w:rsidRPr="008129FA">
        <w:t>not from Gieser</w:t>
      </w:r>
      <w:r w:rsidR="006820C7" w:rsidRPr="008129FA">
        <w:t xml:space="preserve"> are </w:t>
      </w:r>
      <w:r w:rsidR="006820C7" w:rsidRPr="008129FA">
        <w:rPr>
          <w:b/>
        </w:rPr>
        <w:t>bold</w:t>
      </w:r>
      <w:r w:rsidR="000562B8" w:rsidRPr="008129FA">
        <w:t xml:space="preserve">, just </w:t>
      </w:r>
      <w:r w:rsidR="0082406D" w:rsidRPr="008129FA">
        <w:t>for your information</w:t>
      </w:r>
      <w:r w:rsidR="000562B8" w:rsidRPr="008129FA">
        <w:t>, but pretend that all the data could come from the same speaker</w:t>
      </w:r>
      <w:r w:rsidR="00CF4532" w:rsidRPr="008129FA">
        <w:t xml:space="preserve"> (I have no reason to think they couldn’t)</w:t>
      </w:r>
      <w:r w:rsidR="000562B8" w:rsidRPr="008129FA">
        <w:t>.</w:t>
      </w:r>
    </w:p>
    <w:p w:rsidR="00137544" w:rsidRPr="008129FA" w:rsidRDefault="00137544" w:rsidP="008129FA">
      <w:pPr>
        <w:numPr>
          <w:ilvl w:val="0"/>
          <w:numId w:val="6"/>
        </w:numPr>
        <w:jc w:val="both"/>
      </w:pPr>
      <w:r w:rsidRPr="008129FA">
        <w:t>A bit of consonant allophony is suppressed.</w:t>
      </w:r>
    </w:p>
    <w:p w:rsidR="006946BA" w:rsidRPr="008129FA" w:rsidRDefault="006946BA" w:rsidP="008129FA">
      <w:pPr>
        <w:jc w:val="both"/>
      </w:pPr>
    </w:p>
    <w:p w:rsidR="007860D2" w:rsidRPr="008129FA" w:rsidRDefault="00027F8D" w:rsidP="008129FA">
      <w:pPr>
        <w:jc w:val="both"/>
      </w:pPr>
      <w:r w:rsidRPr="008129FA">
        <w:rPr>
          <w:b/>
        </w:rPr>
        <w:t>Instructions</w:t>
      </w:r>
    </w:p>
    <w:p w:rsidR="00137544" w:rsidRPr="008129FA" w:rsidRDefault="00137544" w:rsidP="008129FA">
      <w:pPr>
        <w:numPr>
          <w:ilvl w:val="0"/>
          <w:numId w:val="6"/>
        </w:numPr>
        <w:jc w:val="both"/>
      </w:pPr>
      <w:r w:rsidRPr="008129FA">
        <w:t>First, develop an OT account of the data in parts</w:t>
      </w:r>
      <w:r w:rsidR="008129FA" w:rsidRPr="008129FA">
        <w:t xml:space="preserve"> A-D</w:t>
      </w:r>
      <w:r w:rsidRPr="008129FA">
        <w:t xml:space="preserve">. </w:t>
      </w:r>
    </w:p>
    <w:p w:rsidR="00137544" w:rsidRPr="008129FA" w:rsidRDefault="00137544" w:rsidP="008129FA">
      <w:pPr>
        <w:numPr>
          <w:ilvl w:val="0"/>
          <w:numId w:val="6"/>
        </w:numPr>
        <w:jc w:val="both"/>
      </w:pPr>
      <w:r w:rsidRPr="008129FA">
        <w:t xml:space="preserve">Then—this is the </w:t>
      </w:r>
      <w:r w:rsidR="0089306C">
        <w:t>hard part, and should take up a couple of pages</w:t>
      </w:r>
      <w:r w:rsidRPr="008129FA">
        <w:t>—discuss what issues you run into in extending your accounts to the data in</w:t>
      </w:r>
      <w:r w:rsidR="0071369F" w:rsidRPr="008129FA">
        <w:t xml:space="preserve"> </w:t>
      </w:r>
      <w:r w:rsidR="008129FA" w:rsidRPr="008129FA">
        <w:t>part E</w:t>
      </w:r>
      <w:r w:rsidRPr="008129FA">
        <w:t xml:space="preserve"> (see additional notes there).</w:t>
      </w:r>
    </w:p>
    <w:p w:rsidR="00137544" w:rsidRPr="008129FA" w:rsidRDefault="00137544" w:rsidP="008129FA">
      <w:pPr>
        <w:numPr>
          <w:ilvl w:val="1"/>
          <w:numId w:val="8"/>
        </w:numPr>
        <w:jc w:val="both"/>
      </w:pPr>
      <w:r w:rsidRPr="008129FA">
        <w:t>Discuss the problems that your OT account faces—you don’t have to solve the problems, but make it clear what they are.</w:t>
      </w:r>
    </w:p>
    <w:p w:rsidR="007860D2" w:rsidRPr="008129FA" w:rsidRDefault="00137544" w:rsidP="008129FA">
      <w:pPr>
        <w:numPr>
          <w:ilvl w:val="1"/>
          <w:numId w:val="8"/>
        </w:numPr>
        <w:jc w:val="both"/>
      </w:pPr>
      <w:r w:rsidRPr="008129FA">
        <w:t>Discuss the problems that an SPE-style rule account faces, and discuss whether any of the ideas you’ve seen about intrinsic rule ordering or non-ordering can help.</w:t>
      </w:r>
      <w:r w:rsidR="007860D2" w:rsidRPr="008129FA">
        <w:t xml:space="preserve"> </w:t>
      </w:r>
    </w:p>
    <w:p w:rsidR="00027F8D" w:rsidRPr="008129FA" w:rsidRDefault="00027F8D" w:rsidP="008129FA"/>
    <w:p w:rsidR="00027F8D" w:rsidRPr="008129FA" w:rsidRDefault="00027F8D" w:rsidP="008129FA">
      <w:r w:rsidRPr="008129FA">
        <w:rPr>
          <w:b/>
        </w:rPr>
        <w:t>Tips</w:t>
      </w:r>
    </w:p>
    <w:p w:rsidR="00E2574E" w:rsidRPr="008129FA" w:rsidRDefault="00E2574E" w:rsidP="008129FA">
      <w:pPr>
        <w:numPr>
          <w:ilvl w:val="0"/>
          <w:numId w:val="6"/>
        </w:numPr>
        <w:jc w:val="both"/>
      </w:pPr>
      <w:r w:rsidRPr="008129FA">
        <w:t>I’ve indicated stress wherever Gieser indicated it</w:t>
      </w:r>
      <w:r w:rsidR="003B4D2C" w:rsidRPr="008129FA">
        <w:t xml:space="preserve"> (for some data, I just don’t know because it wasn’t transcribed)</w:t>
      </w:r>
      <w:r w:rsidRPr="008129FA">
        <w:t>.</w:t>
      </w:r>
      <w:r w:rsidR="00CA0A61" w:rsidRPr="008129FA">
        <w:t xml:space="preserve"> Don’t try to account for stress alternations—you can just assume</w:t>
      </w:r>
      <w:r w:rsidR="00087B64" w:rsidRPr="008129FA">
        <w:t>, for SPE analysis,</w:t>
      </w:r>
      <w:r w:rsidR="00CA0A61" w:rsidRPr="008129FA">
        <w:t xml:space="preserve"> </w:t>
      </w:r>
      <w:r w:rsidR="00137544" w:rsidRPr="008129FA">
        <w:t>a rule “assign stress” (you only need to order it correctly) and</w:t>
      </w:r>
      <w:r w:rsidR="00087B64" w:rsidRPr="008129FA">
        <w:t>, for OT analysis,</w:t>
      </w:r>
      <w:r w:rsidR="00137544" w:rsidRPr="008129FA">
        <w:t xml:space="preserve"> a constraint “don’t have incorrect stress”</w:t>
      </w:r>
      <w:r w:rsidR="00CA0A61" w:rsidRPr="008129FA">
        <w:t>.</w:t>
      </w:r>
    </w:p>
    <w:p w:rsidR="00CA0A61" w:rsidRPr="008129FA" w:rsidRDefault="00CA0A61" w:rsidP="008129FA"/>
    <w:p w:rsidR="00CA0A61" w:rsidRPr="008129FA" w:rsidRDefault="00BA5306" w:rsidP="008129FA">
      <w:pPr>
        <w:spacing w:line="276" w:lineRule="auto"/>
      </w:pPr>
      <w:bookmarkStart w:id="1" w:name="_Ref339616946"/>
      <w:r w:rsidRPr="008129FA">
        <w:rPr>
          <w:b/>
        </w:rPr>
        <w:t>A.</w:t>
      </w:r>
      <w:r w:rsidRPr="008129FA">
        <w:t xml:space="preserve"> </w:t>
      </w:r>
      <w:r w:rsidR="00087B64" w:rsidRPr="008129FA">
        <w:t>Account for</w:t>
      </w:r>
      <w:r w:rsidR="00CA0A61" w:rsidRPr="008129FA">
        <w:t xml:space="preserve"> </w:t>
      </w:r>
      <w:r w:rsidR="00CA0A61" w:rsidRPr="008129FA">
        <w:rPr>
          <w:i/>
        </w:rPr>
        <w:t>o</w:t>
      </w:r>
      <w:r w:rsidR="00087B64" w:rsidRPr="008129FA">
        <w:t>-</w:t>
      </w:r>
      <w:r w:rsidR="00CA0A61" w:rsidRPr="008129FA">
        <w:t>deletion</w:t>
      </w:r>
      <w:bookmarkEnd w:id="1"/>
    </w:p>
    <w:tbl>
      <w:tblPr>
        <w:tblW w:w="1101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852"/>
        <w:gridCol w:w="2989"/>
        <w:gridCol w:w="1976"/>
        <w:gridCol w:w="4199"/>
      </w:tblGrid>
      <w:tr w:rsidR="00544172" w:rsidRPr="00544172" w:rsidTr="00544172">
        <w:tc>
          <w:tcPr>
            <w:tcW w:w="1492" w:type="dxa"/>
            <w:shd w:val="clear" w:color="auto" w:fill="E6E6E6"/>
          </w:tcPr>
          <w:p w:rsidR="00CA0A61" w:rsidRPr="00544172" w:rsidRDefault="00CA0A61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CA0A61" w:rsidRPr="00544172" w:rsidRDefault="00CA0A61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CA0A61" w:rsidRPr="00544172" w:rsidRDefault="00CA0A61" w:rsidP="00544172">
            <w:pPr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X+an</w:t>
            </w:r>
          </w:p>
        </w:tc>
        <w:tc>
          <w:tcPr>
            <w:tcW w:w="4661" w:type="dxa"/>
            <w:shd w:val="clear" w:color="auto" w:fill="E6E6E6"/>
          </w:tcPr>
          <w:p w:rsidR="00CA0A61" w:rsidRPr="00544172" w:rsidRDefault="00CA0A61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CA0A61" w:rsidRPr="00544172" w:rsidRDefault="00CA0A6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ali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ód</w:t>
            </w:r>
          </w:p>
        </w:tc>
        <w:tc>
          <w:tcPr>
            <w:tcW w:w="3247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not exposed (e.g., to view)’</w:t>
            </w:r>
          </w:p>
        </w:tc>
        <w:tc>
          <w:tcPr>
            <w:tcW w:w="1616" w:type="dxa"/>
            <w:shd w:val="clear" w:color="auto" w:fill="auto"/>
          </w:tcPr>
          <w:p w:rsidR="00CA0A61" w:rsidRPr="00544172" w:rsidRDefault="00CA0A61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ali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dán</w:t>
            </w:r>
          </w:p>
        </w:tc>
        <w:tc>
          <w:tcPr>
            <w:tcW w:w="4661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to screen (something) (e.g., from view)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CA0A61" w:rsidRPr="00544172" w:rsidRDefault="00CA0A6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mdomóg</w:t>
            </w:r>
          </w:p>
        </w:tc>
        <w:tc>
          <w:tcPr>
            <w:tcW w:w="3247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kind of ceremony’</w:t>
            </w:r>
          </w:p>
        </w:tc>
        <w:tc>
          <w:tcPr>
            <w:tcW w:w="1616" w:type="dxa"/>
            <w:shd w:val="clear" w:color="auto" w:fill="auto"/>
          </w:tcPr>
          <w:p w:rsidR="00CA0A61" w:rsidRPr="00544172" w:rsidRDefault="00CA0A61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mdomgán</w:t>
            </w:r>
          </w:p>
        </w:tc>
        <w:tc>
          <w:tcPr>
            <w:tcW w:w="4661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 xml:space="preserve">‘to have </w:t>
            </w:r>
            <w:r w:rsidRPr="00544172">
              <w:rPr>
                <w:i/>
              </w:rPr>
              <w:t>domdomog</w:t>
            </w:r>
            <w:r w:rsidRPr="008129FA">
              <w:t xml:space="preserve"> for (something)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D33FEC" w:rsidRPr="00544172" w:rsidRDefault="00D33FEC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D33FEC" w:rsidRPr="00544172" w:rsidRDefault="00D33FEC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D33FEC" w:rsidRPr="00544172" w:rsidRDefault="00137544" w:rsidP="00544172">
            <w:pPr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ʔ</w:t>
            </w:r>
            <w:r w:rsidR="00D33FEC" w:rsidRPr="00544172">
              <w:rPr>
                <w:i/>
                <w:sz w:val="28"/>
                <w:szCs w:val="28"/>
              </w:rPr>
              <w:t>i+X</w:t>
            </w:r>
          </w:p>
        </w:tc>
        <w:tc>
          <w:tcPr>
            <w:tcW w:w="4661" w:type="dxa"/>
            <w:shd w:val="clear" w:color="auto" w:fill="E6E6E6"/>
          </w:tcPr>
          <w:p w:rsidR="00D33FEC" w:rsidRPr="00544172" w:rsidRDefault="00D33FEC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CA0A61" w:rsidRPr="00544172" w:rsidRDefault="00CA0A6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á</w:t>
            </w:r>
          </w:p>
        </w:tc>
        <w:tc>
          <w:tcPr>
            <w:tcW w:w="3247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1616" w:type="dxa"/>
            <w:shd w:val="clear" w:color="auto" w:fill="auto"/>
          </w:tcPr>
          <w:p w:rsidR="00CA0A61" w:rsidRPr="00544172" w:rsidRDefault="00137544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CA0A61" w:rsidRPr="00544172">
              <w:rPr>
                <w:sz w:val="28"/>
                <w:szCs w:val="28"/>
              </w:rPr>
              <w:t>ib</w:t>
            </w:r>
            <w:r w:rsidRPr="00544172">
              <w:rPr>
                <w:sz w:val="28"/>
                <w:szCs w:val="28"/>
              </w:rPr>
              <w:t>ʔ</w:t>
            </w:r>
            <w:r w:rsidR="00CA0A61" w:rsidRPr="00544172">
              <w:rPr>
                <w:sz w:val="28"/>
                <w:szCs w:val="28"/>
              </w:rPr>
              <w:t>á</w:t>
            </w:r>
          </w:p>
        </w:tc>
        <w:tc>
          <w:tcPr>
            <w:tcW w:w="4661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to break up (e.g. a large stone so that it can be removed)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F4635A" w:rsidRPr="00544172" w:rsidRDefault="00F4635A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nód</w:t>
            </w:r>
          </w:p>
        </w:tc>
        <w:tc>
          <w:tcPr>
            <w:tcW w:w="3247" w:type="dxa"/>
            <w:shd w:val="clear" w:color="auto" w:fill="auto"/>
          </w:tcPr>
          <w:p w:rsidR="00F4635A" w:rsidRPr="008129FA" w:rsidRDefault="00F4635A" w:rsidP="00544172">
            <w:pPr>
              <w:spacing w:line="276" w:lineRule="auto"/>
            </w:pPr>
            <w:r w:rsidRPr="008129FA">
              <w:t>‘obstruction’</w:t>
            </w:r>
          </w:p>
        </w:tc>
        <w:tc>
          <w:tcPr>
            <w:tcW w:w="1616" w:type="dxa"/>
            <w:shd w:val="clear" w:color="auto" w:fill="auto"/>
          </w:tcPr>
          <w:p w:rsidR="00F4635A" w:rsidRPr="00544172" w:rsidRDefault="00137544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F4635A" w:rsidRPr="00544172">
              <w:rPr>
                <w:sz w:val="28"/>
                <w:szCs w:val="28"/>
              </w:rPr>
              <w:t>ísnod</w:t>
            </w:r>
          </w:p>
        </w:tc>
        <w:tc>
          <w:tcPr>
            <w:tcW w:w="4661" w:type="dxa"/>
            <w:shd w:val="clear" w:color="auto" w:fill="auto"/>
          </w:tcPr>
          <w:p w:rsidR="00F4635A" w:rsidRPr="008129FA" w:rsidRDefault="00F4635A" w:rsidP="00544172">
            <w:pPr>
              <w:spacing w:line="276" w:lineRule="auto"/>
            </w:pPr>
            <w:r w:rsidRPr="008129FA">
              <w:t xml:space="preserve">‘to use as </w:t>
            </w:r>
            <w:r w:rsidRPr="00544172">
              <w:rPr>
                <w:i/>
              </w:rPr>
              <w:t>sonod</w:t>
            </w:r>
            <w:r w:rsidRPr="008129FA">
              <w:t>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ma+X</w:t>
            </w:r>
          </w:p>
        </w:tc>
        <w:tc>
          <w:tcPr>
            <w:tcW w:w="4661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F4635A" w:rsidRPr="00544172" w:rsidRDefault="00137544" w:rsidP="00544172">
            <w:pPr>
              <w:keepNext/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F4635A" w:rsidRPr="00544172">
              <w:rPr>
                <w:sz w:val="28"/>
                <w:szCs w:val="28"/>
              </w:rPr>
              <w:t>osít</w:t>
            </w:r>
          </w:p>
        </w:tc>
        <w:tc>
          <w:tcPr>
            <w:tcW w:w="3247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?’</w:t>
            </w:r>
          </w:p>
        </w:tc>
        <w:tc>
          <w:tcPr>
            <w:tcW w:w="1616" w:type="dxa"/>
            <w:shd w:val="clear" w:color="auto" w:fill="auto"/>
          </w:tcPr>
          <w:p w:rsidR="00F4635A" w:rsidRPr="00544172" w:rsidRDefault="00F4635A" w:rsidP="00544172">
            <w:pPr>
              <w:keepNext/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sít</w:t>
            </w:r>
          </w:p>
        </w:tc>
        <w:tc>
          <w:tcPr>
            <w:tcW w:w="4661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to dry up (as a source of water)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F4635A" w:rsidRPr="00544172" w:rsidRDefault="00137544" w:rsidP="00544172">
            <w:pPr>
              <w:keepNext/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F4635A" w:rsidRPr="00544172">
              <w:rPr>
                <w:sz w:val="28"/>
                <w:szCs w:val="28"/>
              </w:rPr>
              <w:t>opí</w:t>
            </w:r>
            <w:r w:rsidRPr="00544172">
              <w:rPr>
                <w:sz w:val="28"/>
                <w:szCs w:val="28"/>
              </w:rPr>
              <w:t>ʔ</w:t>
            </w:r>
          </w:p>
        </w:tc>
        <w:tc>
          <w:tcPr>
            <w:tcW w:w="3247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shell’</w:t>
            </w:r>
          </w:p>
        </w:tc>
        <w:tc>
          <w:tcPr>
            <w:tcW w:w="1616" w:type="dxa"/>
            <w:shd w:val="clear" w:color="auto" w:fill="auto"/>
          </w:tcPr>
          <w:p w:rsidR="00F4635A" w:rsidRPr="00544172" w:rsidRDefault="00F4635A" w:rsidP="00544172">
            <w:pPr>
              <w:keepNext/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pi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án</w:t>
            </w:r>
          </w:p>
        </w:tc>
        <w:tc>
          <w:tcPr>
            <w:tcW w:w="4661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to be husked, skinned, shelled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F4635A" w:rsidRPr="00544172" w:rsidRDefault="00F4635A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gób</w:t>
            </w:r>
          </w:p>
        </w:tc>
        <w:tc>
          <w:tcPr>
            <w:tcW w:w="3247" w:type="dxa"/>
            <w:shd w:val="clear" w:color="auto" w:fill="auto"/>
          </w:tcPr>
          <w:p w:rsidR="00F4635A" w:rsidRPr="008129FA" w:rsidRDefault="00F4635A" w:rsidP="00544172">
            <w:pPr>
              <w:spacing w:line="276" w:lineRule="auto"/>
            </w:pPr>
            <w:r w:rsidRPr="008129FA">
              <w:t>‘burning’</w:t>
            </w:r>
          </w:p>
        </w:tc>
        <w:tc>
          <w:tcPr>
            <w:tcW w:w="1616" w:type="dxa"/>
            <w:shd w:val="clear" w:color="auto" w:fill="auto"/>
          </w:tcPr>
          <w:p w:rsidR="00F4635A" w:rsidRPr="00544172" w:rsidRDefault="00F4635A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sgób</w:t>
            </w:r>
          </w:p>
        </w:tc>
        <w:tc>
          <w:tcPr>
            <w:tcW w:w="4661" w:type="dxa"/>
            <w:shd w:val="clear" w:color="auto" w:fill="auto"/>
          </w:tcPr>
          <w:p w:rsidR="00F4635A" w:rsidRPr="008129FA" w:rsidRDefault="00F4635A" w:rsidP="00544172">
            <w:pPr>
              <w:spacing w:line="276" w:lineRule="auto"/>
            </w:pPr>
            <w:r w:rsidRPr="008129FA">
              <w:t>‘to be burned, burnable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X+on</w:t>
            </w:r>
          </w:p>
        </w:tc>
        <w:tc>
          <w:tcPr>
            <w:tcW w:w="4661" w:type="dxa"/>
            <w:shd w:val="clear" w:color="auto" w:fill="E6E6E6"/>
          </w:tcPr>
          <w:p w:rsidR="00F4635A" w:rsidRPr="00544172" w:rsidRDefault="00F4635A" w:rsidP="00544172">
            <w:pPr>
              <w:keepNext/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F4635A" w:rsidRPr="00544172" w:rsidRDefault="00F4635A" w:rsidP="00544172">
            <w:pPr>
              <w:keepNext/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sót</w:t>
            </w:r>
          </w:p>
        </w:tc>
        <w:tc>
          <w:tcPr>
            <w:tcW w:w="3247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bundle’</w:t>
            </w:r>
          </w:p>
        </w:tc>
        <w:tc>
          <w:tcPr>
            <w:tcW w:w="1616" w:type="dxa"/>
            <w:shd w:val="clear" w:color="auto" w:fill="auto"/>
          </w:tcPr>
          <w:p w:rsidR="00F4635A" w:rsidRPr="00544172" w:rsidRDefault="00F4635A" w:rsidP="00544172">
            <w:pPr>
              <w:keepNext/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stón</w:t>
            </w:r>
          </w:p>
        </w:tc>
        <w:tc>
          <w:tcPr>
            <w:tcW w:w="4661" w:type="dxa"/>
            <w:shd w:val="clear" w:color="auto" w:fill="auto"/>
          </w:tcPr>
          <w:p w:rsidR="00F4635A" w:rsidRPr="008129FA" w:rsidRDefault="00F4635A" w:rsidP="00544172">
            <w:pPr>
              <w:keepNext/>
              <w:spacing w:line="276" w:lineRule="auto"/>
            </w:pPr>
            <w:r w:rsidRPr="008129FA">
              <w:t>‘to bundle (something, e.g. kindling)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D91443" w:rsidRPr="00544172" w:rsidRDefault="00D91443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áso</w:t>
            </w:r>
            <w:r w:rsidR="00137544" w:rsidRPr="00544172">
              <w:rPr>
                <w:sz w:val="28"/>
                <w:szCs w:val="28"/>
              </w:rPr>
              <w:t>ʔ</w:t>
            </w:r>
          </w:p>
        </w:tc>
        <w:tc>
          <w:tcPr>
            <w:tcW w:w="3247" w:type="dxa"/>
            <w:shd w:val="clear" w:color="auto" w:fill="auto"/>
          </w:tcPr>
          <w:p w:rsidR="00D91443" w:rsidRPr="008129FA" w:rsidRDefault="00D91443" w:rsidP="00544172">
            <w:pPr>
              <w:spacing w:line="276" w:lineRule="auto"/>
            </w:pPr>
            <w:r w:rsidRPr="008129FA">
              <w:t>‘wedge’</w:t>
            </w:r>
          </w:p>
        </w:tc>
        <w:tc>
          <w:tcPr>
            <w:tcW w:w="1616" w:type="dxa"/>
            <w:shd w:val="clear" w:color="auto" w:fill="auto"/>
          </w:tcPr>
          <w:p w:rsidR="00D91443" w:rsidRPr="00544172" w:rsidRDefault="00D91443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as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ón</w:t>
            </w:r>
          </w:p>
        </w:tc>
        <w:tc>
          <w:tcPr>
            <w:tcW w:w="4661" w:type="dxa"/>
            <w:shd w:val="clear" w:color="auto" w:fill="auto"/>
          </w:tcPr>
          <w:p w:rsidR="00D91443" w:rsidRPr="008129FA" w:rsidRDefault="00D91443" w:rsidP="00544172">
            <w:pPr>
              <w:spacing w:line="276" w:lineRule="auto"/>
            </w:pPr>
            <w:r w:rsidRPr="008129FA">
              <w:t xml:space="preserve">‘to use a </w:t>
            </w:r>
            <w:r w:rsidRPr="00544172">
              <w:rPr>
                <w:i/>
              </w:rPr>
              <w:t>paso</w:t>
            </w:r>
            <w:r w:rsidR="006820C7" w:rsidRPr="00544172">
              <w:rPr>
                <w:i/>
              </w:rPr>
              <w:t></w:t>
            </w:r>
            <w:r w:rsidRPr="008129FA">
              <w:t xml:space="preserve"> on (something)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X+an</w:t>
            </w:r>
          </w:p>
        </w:tc>
        <w:tc>
          <w:tcPr>
            <w:tcW w:w="4661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BD5120" w:rsidRPr="00544172" w:rsidRDefault="00137544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BD5120" w:rsidRPr="00544172">
              <w:rPr>
                <w:sz w:val="28"/>
                <w:szCs w:val="28"/>
              </w:rPr>
              <w:t>odón</w:t>
            </w:r>
          </w:p>
        </w:tc>
        <w:tc>
          <w:tcPr>
            <w:tcW w:w="3247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valuable property’</w:t>
            </w:r>
          </w:p>
        </w:tc>
        <w:tc>
          <w:tcPr>
            <w:tcW w:w="1616" w:type="dxa"/>
            <w:shd w:val="clear" w:color="auto" w:fill="auto"/>
          </w:tcPr>
          <w:p w:rsidR="00BD5120" w:rsidRPr="00544172" w:rsidRDefault="00137544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BD5120" w:rsidRPr="00544172">
              <w:rPr>
                <w:sz w:val="28"/>
                <w:szCs w:val="28"/>
              </w:rPr>
              <w:t>odnán</w:t>
            </w:r>
          </w:p>
        </w:tc>
        <w:tc>
          <w:tcPr>
            <w:tcW w:w="4661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to hold (something)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BD5120" w:rsidRPr="00544172" w:rsidRDefault="00BD5120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awós</w:t>
            </w:r>
          </w:p>
        </w:tc>
        <w:tc>
          <w:tcPr>
            <w:tcW w:w="3247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hiring of carabao’</w:t>
            </w:r>
          </w:p>
        </w:tc>
        <w:tc>
          <w:tcPr>
            <w:tcW w:w="1616" w:type="dxa"/>
            <w:shd w:val="clear" w:color="auto" w:fill="auto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awsán</w:t>
            </w:r>
          </w:p>
        </w:tc>
        <w:tc>
          <w:tcPr>
            <w:tcW w:w="4661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to hire (someone’s carabao)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ma+X+an</w:t>
            </w:r>
          </w:p>
        </w:tc>
        <w:tc>
          <w:tcPr>
            <w:tcW w:w="4661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BD5120" w:rsidRPr="00544172" w:rsidRDefault="00137544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BD5120" w:rsidRPr="00544172">
              <w:rPr>
                <w:sz w:val="28"/>
                <w:szCs w:val="28"/>
              </w:rPr>
              <w:t>otóp</w:t>
            </w:r>
          </w:p>
        </w:tc>
        <w:tc>
          <w:tcPr>
            <w:tcW w:w="3247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roof’</w:t>
            </w:r>
          </w:p>
        </w:tc>
        <w:tc>
          <w:tcPr>
            <w:tcW w:w="1616" w:type="dxa"/>
            <w:shd w:val="clear" w:color="auto" w:fill="auto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otpán</w:t>
            </w:r>
          </w:p>
        </w:tc>
        <w:tc>
          <w:tcPr>
            <w:tcW w:w="4661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to be roofed’</w:t>
            </w: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BD5120" w:rsidRPr="00544172" w:rsidRDefault="00BD5120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ú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op</w:t>
            </w:r>
          </w:p>
        </w:tc>
        <w:tc>
          <w:tcPr>
            <w:tcW w:w="3247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sleep’</w:t>
            </w:r>
          </w:p>
        </w:tc>
        <w:tc>
          <w:tcPr>
            <w:tcW w:w="1616" w:type="dxa"/>
            <w:shd w:val="clear" w:color="auto" w:fill="auto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su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pán</w:t>
            </w:r>
          </w:p>
        </w:tc>
        <w:tc>
          <w:tcPr>
            <w:tcW w:w="4661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place/time to sleep’</w:t>
            </w:r>
          </w:p>
        </w:tc>
      </w:tr>
      <w:tr w:rsidR="00544172" w:rsidRPr="00544172" w:rsidTr="00544172">
        <w:tc>
          <w:tcPr>
            <w:tcW w:w="1492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3247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1616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i+X+an</w:t>
            </w:r>
          </w:p>
        </w:tc>
        <w:tc>
          <w:tcPr>
            <w:tcW w:w="4661" w:type="dxa"/>
            <w:shd w:val="clear" w:color="auto" w:fill="E6E6E6"/>
          </w:tcPr>
          <w:p w:rsidR="00BD5120" w:rsidRPr="00544172" w:rsidRDefault="00BD5120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92" w:type="dxa"/>
            <w:shd w:val="clear" w:color="auto" w:fill="auto"/>
          </w:tcPr>
          <w:p w:rsidR="00BD5120" w:rsidRPr="00544172" w:rsidRDefault="00BD5120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ípo</w:t>
            </w:r>
            <w:r w:rsidR="00182F08" w:rsidRPr="00544172">
              <w:rPr>
                <w:sz w:val="28"/>
                <w:szCs w:val="28"/>
              </w:rPr>
              <w:t>j</w:t>
            </w:r>
          </w:p>
        </w:tc>
        <w:tc>
          <w:tcPr>
            <w:tcW w:w="3247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>‘soup that accompanies rice in a typical meal’</w:t>
            </w:r>
          </w:p>
        </w:tc>
        <w:tc>
          <w:tcPr>
            <w:tcW w:w="1616" w:type="dxa"/>
            <w:shd w:val="clear" w:color="auto" w:fill="auto"/>
          </w:tcPr>
          <w:p w:rsidR="00BD5120" w:rsidRPr="00544172" w:rsidRDefault="00BD5120" w:rsidP="00544172">
            <w:pPr>
              <w:spacing w:line="276" w:lineRule="auto"/>
              <w:ind w:left="360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itip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n</w:t>
            </w:r>
          </w:p>
        </w:tc>
        <w:tc>
          <w:tcPr>
            <w:tcW w:w="4661" w:type="dxa"/>
            <w:shd w:val="clear" w:color="auto" w:fill="auto"/>
          </w:tcPr>
          <w:p w:rsidR="00BD5120" w:rsidRPr="008129FA" w:rsidRDefault="00BD5120" w:rsidP="00544172">
            <w:pPr>
              <w:spacing w:line="276" w:lineRule="auto"/>
            </w:pPr>
            <w:r w:rsidRPr="008129FA">
              <w:t xml:space="preserve">‘to use as </w:t>
            </w:r>
            <w:r w:rsidRPr="00544172">
              <w:rPr>
                <w:i/>
              </w:rPr>
              <w:t>tipoy</w:t>
            </w:r>
            <w:r w:rsidRPr="008129FA">
              <w:t xml:space="preserve"> for (someone)’</w:t>
            </w:r>
          </w:p>
        </w:tc>
      </w:tr>
    </w:tbl>
    <w:p w:rsidR="00F4635A" w:rsidRPr="008129FA" w:rsidRDefault="00F4635A" w:rsidP="008129FA">
      <w:pPr>
        <w:spacing w:line="276" w:lineRule="auto"/>
      </w:pPr>
    </w:p>
    <w:p w:rsidR="007300C8" w:rsidRPr="008129FA" w:rsidRDefault="00BA5306" w:rsidP="008129FA">
      <w:pPr>
        <w:spacing w:line="276" w:lineRule="auto"/>
      </w:pPr>
      <w:r w:rsidRPr="008129FA">
        <w:rPr>
          <w:b/>
        </w:rPr>
        <w:t xml:space="preserve">B. </w:t>
      </w:r>
      <w:r w:rsidR="000E07E2" w:rsidRPr="008129FA">
        <w:t>Account for the various forms of the</w:t>
      </w:r>
      <w:r w:rsidR="00137544" w:rsidRPr="008129FA">
        <w:t xml:space="preserve"> “linking” suffix</w:t>
      </w:r>
      <w:r w:rsidR="007300C8" w:rsidRPr="008129FA">
        <w:t>.</w:t>
      </w:r>
    </w:p>
    <w:tbl>
      <w:tblPr>
        <w:tblW w:w="102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915"/>
        <w:gridCol w:w="3359"/>
        <w:gridCol w:w="2351"/>
        <w:gridCol w:w="2623"/>
      </w:tblGrid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úlu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</w:t>
            </w:r>
            <w:r w:rsidR="00C06CA5" w:rsidRPr="008129FA">
              <w:t>(</w:t>
            </w:r>
            <w:r w:rsidRPr="008129FA">
              <w:t>tens unit</w:t>
            </w:r>
            <w:r w:rsidR="00C06CA5" w:rsidRPr="008129FA">
              <w:t>)</w:t>
            </w:r>
            <w:r w:rsidRPr="008129FA">
              <w:t>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m púlu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enty’</w:t>
            </w: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ló</w:t>
            </w:r>
            <w:r w:rsidR="00137544" w:rsidRPr="00544172">
              <w:rPr>
                <w:sz w:val="28"/>
                <w:szCs w:val="28"/>
              </w:rPr>
              <w:t>ʔ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pig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m boló</w:t>
            </w:r>
            <w:r w:rsidR="00137544" w:rsidRPr="00544172">
              <w:rPr>
                <w:sz w:val="28"/>
                <w:szCs w:val="28"/>
              </w:rPr>
              <w:t>ʔ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pigs’</w:t>
            </w: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ú</w:t>
            </w:r>
            <w:r w:rsidR="00137544" w:rsidRPr="00544172">
              <w:rPr>
                <w:sz w:val="28"/>
                <w:szCs w:val="28"/>
              </w:rPr>
              <w:t>ʔ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chicken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m manú</w:t>
            </w:r>
            <w:r w:rsidR="00137544" w:rsidRPr="00544172">
              <w:rPr>
                <w:sz w:val="28"/>
                <w:szCs w:val="28"/>
              </w:rPr>
              <w:t>ʔ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chickens’</w:t>
            </w: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k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ree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 xml:space="preserve"> k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trees’</w:t>
            </w: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137544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7300C8" w:rsidRPr="00544172">
              <w:rPr>
                <w:sz w:val="28"/>
                <w:szCs w:val="28"/>
              </w:rPr>
              <w:t>á</w:t>
            </w:r>
            <w:r w:rsidR="00182F08" w:rsidRPr="00544172">
              <w:rPr>
                <w:sz w:val="28"/>
                <w:szCs w:val="28"/>
              </w:rPr>
              <w:t>j</w:t>
            </w:r>
            <w:r w:rsidR="007300C8" w:rsidRPr="00544172">
              <w:rPr>
                <w:sz w:val="28"/>
                <w:szCs w:val="28"/>
              </w:rPr>
              <w:t>u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ree’ (variant pron.)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 xml:space="preserve">dowán </w:t>
            </w:r>
            <w:r w:rsidR="00137544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trees’</w:t>
            </w:r>
          </w:p>
        </w:tc>
      </w:tr>
      <w:tr w:rsidR="00544172" w:rsidRPr="008129FA" w:rsidTr="00544172">
        <w:tc>
          <w:tcPr>
            <w:tcW w:w="1915" w:type="dxa"/>
            <w:shd w:val="clear" w:color="auto" w:fill="auto"/>
          </w:tcPr>
          <w:p w:rsidR="007300C8" w:rsidRPr="00544172" w:rsidRDefault="007300C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asút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hundred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 xml:space="preserve"> gasút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hundred’</w:t>
            </w:r>
          </w:p>
        </w:tc>
      </w:tr>
      <w:tr w:rsidR="00544172" w:rsidRPr="008129FA" w:rsidTr="00544172">
        <w:trPr>
          <w:trHeight w:val="188"/>
        </w:trPr>
        <w:tc>
          <w:tcPr>
            <w:tcW w:w="1915" w:type="dxa"/>
            <w:shd w:val="clear" w:color="auto" w:fill="auto"/>
          </w:tcPr>
          <w:p w:rsidR="007300C8" w:rsidRPr="00544172" w:rsidRDefault="00137544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ŋ</w:t>
            </w:r>
            <w:r w:rsidR="007300C8" w:rsidRPr="00544172">
              <w:rPr>
                <w:sz w:val="28"/>
                <w:szCs w:val="28"/>
              </w:rPr>
              <w:t>ípon</w:t>
            </w:r>
          </w:p>
        </w:tc>
        <w:tc>
          <w:tcPr>
            <w:tcW w:w="3359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ooth’</w:t>
            </w:r>
          </w:p>
        </w:tc>
        <w:tc>
          <w:tcPr>
            <w:tcW w:w="2351" w:type="dxa"/>
            <w:shd w:val="clear" w:color="auto" w:fill="auto"/>
          </w:tcPr>
          <w:p w:rsidR="007300C8" w:rsidRPr="00544172" w:rsidRDefault="007300C8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wá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 xml:space="preserve"> </w:t>
            </w:r>
            <w:r w:rsidR="00137544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ípon</w:t>
            </w:r>
          </w:p>
        </w:tc>
        <w:tc>
          <w:tcPr>
            <w:tcW w:w="2623" w:type="dxa"/>
            <w:shd w:val="clear" w:color="auto" w:fill="auto"/>
          </w:tcPr>
          <w:p w:rsidR="007300C8" w:rsidRPr="008129FA" w:rsidRDefault="007300C8" w:rsidP="00544172">
            <w:pPr>
              <w:spacing w:line="276" w:lineRule="auto"/>
            </w:pPr>
            <w:r w:rsidRPr="008129FA">
              <w:t>‘two teeth’</w:t>
            </w:r>
          </w:p>
        </w:tc>
      </w:tr>
    </w:tbl>
    <w:p w:rsidR="007300C8" w:rsidRPr="008129FA" w:rsidRDefault="007300C8" w:rsidP="008129FA">
      <w:pPr>
        <w:spacing w:line="276" w:lineRule="auto"/>
      </w:pPr>
    </w:p>
    <w:p w:rsidR="00E23A8E" w:rsidRPr="008129FA" w:rsidRDefault="00E23A8E" w:rsidP="008129FA">
      <w:pPr>
        <w:spacing w:line="276" w:lineRule="auto"/>
      </w:pPr>
      <w:r w:rsidRPr="008129FA">
        <w:t xml:space="preserve">Here are </w:t>
      </w:r>
      <w:r w:rsidR="00CB77FF" w:rsidRPr="008129FA">
        <w:t>four</w:t>
      </w:r>
      <w:r w:rsidRPr="008129FA">
        <w:t xml:space="preserve"> more affixes that display a similar alternation.</w:t>
      </w:r>
      <w:r w:rsidR="000E07E2" w:rsidRPr="008129FA">
        <w:t xml:space="preserve"> In explaining what happens next to /w/, keep in mind that /w/ is both [+</w:t>
      </w:r>
      <w:r w:rsidR="000E07E2" w:rsidRPr="008129FA">
        <w:rPr>
          <w:smallCaps/>
        </w:rPr>
        <w:t>dorsal</w:t>
      </w:r>
      <w:r w:rsidR="000E07E2" w:rsidRPr="008129FA">
        <w:t>] and [+</w:t>
      </w:r>
      <w:r w:rsidR="000E07E2" w:rsidRPr="008129FA">
        <w:rPr>
          <w:smallCaps/>
        </w:rPr>
        <w:t>labial</w:t>
      </w:r>
      <w:r w:rsidR="000E07E2" w:rsidRPr="008129FA">
        <w:t>].</w:t>
      </w:r>
    </w:p>
    <w:tbl>
      <w:tblPr>
        <w:tblW w:w="11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463"/>
        <w:gridCol w:w="4602"/>
        <w:gridCol w:w="1890"/>
        <w:gridCol w:w="3182"/>
      </w:tblGrid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a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w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rice terrace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mpa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w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wner of a </w:t>
            </w:r>
            <w:r w:rsidRPr="00544172">
              <w:rPr>
                <w:i/>
              </w:rPr>
              <w:t>payaw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anó</w:t>
            </w:r>
            <w:r w:rsidR="00C06CA5" w:rsidRPr="00544172">
              <w:rPr>
                <w:sz w:val="28"/>
                <w:szCs w:val="28"/>
              </w:rPr>
              <w:t>ŋ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retaining ridge around a </w:t>
            </w:r>
            <w:r w:rsidRPr="00544172">
              <w:rPr>
                <w:i/>
              </w:rPr>
              <w:t>payaw</w:t>
            </w:r>
            <w:r w:rsidRPr="008129FA">
              <w:t>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mbanó</w:t>
            </w:r>
            <w:r w:rsidR="00C06CA5" w:rsidRPr="00544172">
              <w:rPr>
                <w:sz w:val="28"/>
                <w:szCs w:val="28"/>
              </w:rPr>
              <w:t>ŋ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ne rice terrace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ltabá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large cast iron cooking vessel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mmaltabá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ne </w:t>
            </w:r>
            <w:r w:rsidRPr="00544172">
              <w:rPr>
                <w:i/>
              </w:rPr>
              <w:t>maltaba</w:t>
            </w:r>
            <w:r w:rsidRPr="008129FA">
              <w:t>-full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awón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year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ntawón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ne year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á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an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pan (8 inches)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ndá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an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ne </w:t>
            </w:r>
            <w:r w:rsidRPr="00544172">
              <w:rPr>
                <w:i/>
              </w:rPr>
              <w:t>dangan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alóp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ganta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nsalóp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ne </w:t>
            </w:r>
            <w:r w:rsidRPr="00544172">
              <w:rPr>
                <w:i/>
              </w:rPr>
              <w:t>salop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apis</w:t>
            </w: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íl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piece (e.g. of rattan)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n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pis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íl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ne </w:t>
            </w:r>
            <w:r w:rsidR="008129FA" w:rsidRPr="00544172">
              <w:rPr>
                <w:i/>
              </w:rPr>
              <w:t>ʔ</w:t>
            </w:r>
            <w:r w:rsidRPr="00544172">
              <w:rPr>
                <w:i/>
              </w:rPr>
              <w:t>apis</w:t>
            </w:r>
            <w:r w:rsidR="008129FA" w:rsidRPr="00544172">
              <w:rPr>
                <w:i/>
              </w:rPr>
              <w:t>ʔ</w:t>
            </w:r>
            <w:r w:rsidRPr="00544172">
              <w:rPr>
                <w:i/>
              </w:rPr>
              <w:t>il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kab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orse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kab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wner of a horse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asút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undred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gasút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ne hundred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ŋ</w:t>
            </w:r>
            <w:r w:rsidR="00E23A8E" w:rsidRPr="00544172">
              <w:rPr>
                <w:sz w:val="28"/>
                <w:szCs w:val="28"/>
              </w:rPr>
              <w:t>ádan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name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</w:t>
            </w:r>
            <w:r w:rsidR="00C06CA5" w:rsidRPr="00544172">
              <w:rPr>
                <w:sz w:val="28"/>
                <w:szCs w:val="28"/>
              </w:rPr>
              <w:t>ŋŋ</w:t>
            </w:r>
            <w:r w:rsidRPr="00544172">
              <w:rPr>
                <w:sz w:val="28"/>
                <w:szCs w:val="28"/>
              </w:rPr>
              <w:t>ádan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ne who has a (certain) name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íbu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thousand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llíbu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one thousand’</w:t>
            </w:r>
          </w:p>
        </w:tc>
      </w:tr>
      <w:tr w:rsidR="00544172" w:rsidRPr="008129FA" w:rsidTr="00544172">
        <w:tc>
          <w:tcPr>
            <w:tcW w:w="1463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walág</w:t>
            </w:r>
          </w:p>
        </w:tc>
        <w:tc>
          <w:tcPr>
            <w:tcW w:w="460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tobacco, matches distributed at a gathering’</w:t>
            </w:r>
          </w:p>
        </w:tc>
        <w:tc>
          <w:tcPr>
            <w:tcW w:w="189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wwalág</w:t>
            </w:r>
          </w:p>
        </w:tc>
        <w:tc>
          <w:tcPr>
            <w:tcW w:w="3182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one giving </w:t>
            </w:r>
            <w:r w:rsidRPr="00544172">
              <w:rPr>
                <w:i/>
              </w:rPr>
              <w:t>walag</w:t>
            </w:r>
            <w:r w:rsidRPr="008129FA">
              <w:t>’</w:t>
            </w:r>
          </w:p>
        </w:tc>
      </w:tr>
    </w:tbl>
    <w:p w:rsidR="00BD5120" w:rsidRPr="008129FA" w:rsidRDefault="00BD5120" w:rsidP="008129FA">
      <w:pPr>
        <w:spacing w:line="276" w:lineRule="auto"/>
      </w:pPr>
    </w:p>
    <w:tbl>
      <w:tblPr>
        <w:tblW w:w="110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354"/>
        <w:gridCol w:w="4521"/>
        <w:gridCol w:w="1978"/>
        <w:gridCol w:w="3195"/>
      </w:tblGrid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ádas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experience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mpádas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tried (it)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agá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telling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mbagá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told (it)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úla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plant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mmúla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planted (it)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á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bu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pouring, spilling (e.g. a li</w:t>
            </w:r>
            <w:r w:rsidR="006820C7" w:rsidRPr="008129FA">
              <w:t></w:t>
            </w:r>
            <w:r w:rsidRPr="008129FA">
              <w:t>uid)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ntá</w:t>
            </w: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bu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poured (it) out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agás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that sent with someone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ndagás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sent (it) with someone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a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d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place, position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nsá</w:t>
            </w: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ad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set (it) in place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kilaw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process of partially cooking certain parts of an animal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</w:t>
            </w:r>
            <w:r w:rsidRPr="00544172">
              <w:rPr>
                <w:sz w:val="28"/>
                <w:szCs w:val="28"/>
              </w:rPr>
              <w:t>ŋ</w:t>
            </w:r>
            <w:r w:rsidR="00E23A8E" w:rsidRPr="00544172">
              <w:rPr>
                <w:sz w:val="28"/>
                <w:szCs w:val="28"/>
              </w:rPr>
              <w:t>kilaw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he </w:t>
            </w:r>
            <w:r w:rsidRPr="00544172">
              <w:rPr>
                <w:i/>
              </w:rPr>
              <w:t>kilaw</w:t>
            </w:r>
            <w:r w:rsidRPr="008129FA">
              <w:t>-ed (it)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aga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killing of something to feed workers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</w:t>
            </w:r>
            <w:r w:rsidRPr="00544172">
              <w:rPr>
                <w:sz w:val="28"/>
                <w:szCs w:val="28"/>
              </w:rPr>
              <w:t>ŋgaga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he used (it) for </w:t>
            </w:r>
            <w:r w:rsidRPr="00544172">
              <w:rPr>
                <w:i/>
              </w:rPr>
              <w:t>gaga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ŋ</w:t>
            </w:r>
            <w:r w:rsidR="00E23A8E" w:rsidRPr="00544172">
              <w:rPr>
                <w:sz w:val="28"/>
                <w:szCs w:val="28"/>
              </w:rPr>
              <w:t>ina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monetary transaction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</w:t>
            </w:r>
            <w:r w:rsidRPr="00544172">
              <w:rPr>
                <w:sz w:val="28"/>
                <w:szCs w:val="28"/>
              </w:rPr>
              <w:t>ŋŋ</w:t>
            </w:r>
            <w:r w:rsidR="00E23A8E" w:rsidRPr="00544172">
              <w:rPr>
                <w:sz w:val="28"/>
                <w:szCs w:val="28"/>
              </w:rPr>
              <w:t>ina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sold (it)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aga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weaving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llaga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used (it) for weaving’</w:t>
            </w:r>
          </w:p>
        </w:tc>
      </w:tr>
      <w:tr w:rsidR="00544172" w:rsidRPr="008129FA" w:rsidTr="00544172">
        <w:tc>
          <w:tcPr>
            <w:tcW w:w="1354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walit</w:t>
            </w:r>
          </w:p>
        </w:tc>
        <w:tc>
          <w:tcPr>
            <w:tcW w:w="4521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gift to certain ones at death observance’</w:t>
            </w:r>
          </w:p>
        </w:tc>
        <w:tc>
          <w:tcPr>
            <w:tcW w:w="1978" w:type="dxa"/>
            <w:shd w:val="clear" w:color="auto" w:fill="auto"/>
          </w:tcPr>
          <w:p w:rsidR="00E23A8E" w:rsidRPr="00544172" w:rsidRDefault="00C06CA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wwalitna</w:t>
            </w:r>
          </w:p>
        </w:tc>
        <w:tc>
          <w:tcPr>
            <w:tcW w:w="3195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he gave (it) as a </w:t>
            </w:r>
            <w:r w:rsidRPr="00544172">
              <w:rPr>
                <w:i/>
              </w:rPr>
              <w:t>walit</w:t>
            </w:r>
            <w:r w:rsidRPr="008129FA">
              <w:t>’</w:t>
            </w:r>
          </w:p>
        </w:tc>
      </w:tr>
    </w:tbl>
    <w:p w:rsidR="00E23A8E" w:rsidRPr="008129FA" w:rsidRDefault="00E23A8E" w:rsidP="008129FA">
      <w:pPr>
        <w:spacing w:line="276" w:lineRule="auto"/>
      </w:pPr>
    </w:p>
    <w:tbl>
      <w:tblPr>
        <w:tblW w:w="109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385"/>
        <w:gridCol w:w="4431"/>
        <w:gridCol w:w="1959"/>
        <w:gridCol w:w="3133"/>
      </w:tblGrid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áda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páda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he sam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a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ál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loincloth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ba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ál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wear a loincloth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umá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chew of areca nut and betel leaf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mumá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 xml:space="preserve">‘to chew </w:t>
            </w:r>
            <w:r w:rsidRPr="00544172">
              <w:rPr>
                <w:i/>
              </w:rPr>
              <w:t>muma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adúm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sharpness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tadúm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e sharp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agsún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heaviness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dagsún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e heavy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agána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preparation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sagána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prepar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ni</w:t>
            </w:r>
            <w:r w:rsidR="00C06CA5" w:rsidRPr="00544172">
              <w:rPr>
                <w:sz w:val="28"/>
                <w:szCs w:val="28"/>
              </w:rPr>
              <w:t>ʔʔ</w:t>
            </w:r>
            <w:r w:rsidRPr="00544172">
              <w:rPr>
                <w:sz w:val="28"/>
                <w:szCs w:val="28"/>
              </w:rPr>
              <w:t>ót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stickiness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ni</w:t>
            </w:r>
            <w:r w:rsidR="00C06CA5" w:rsidRPr="00544172">
              <w:rPr>
                <w:sz w:val="28"/>
                <w:szCs w:val="28"/>
              </w:rPr>
              <w:t>ʔʔ</w:t>
            </w:r>
            <w:r w:rsidRPr="00544172">
              <w:rPr>
                <w:sz w:val="28"/>
                <w:szCs w:val="28"/>
              </w:rPr>
              <w:t>ót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e sticky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3C19B5" w:rsidRPr="00544172">
              <w:rPr>
                <w:sz w:val="28"/>
                <w:szCs w:val="28"/>
              </w:rPr>
              <w:t>omós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bath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omós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ath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kapí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coffee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kapí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prepare or drink coffe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idú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movement (of body)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gidú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mov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CC06E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ŋ</w:t>
            </w:r>
            <w:r w:rsidR="003C19B5" w:rsidRPr="00544172">
              <w:rPr>
                <w:sz w:val="28"/>
                <w:szCs w:val="28"/>
              </w:rPr>
              <w:t>ína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monetary transaction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ŋ</w:t>
            </w:r>
            <w:r w:rsidRPr="00544172">
              <w:rPr>
                <w:sz w:val="28"/>
                <w:szCs w:val="28"/>
              </w:rPr>
              <w:t>ína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uy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ibbát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rising from sitting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llibbát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start out (as on a trip)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3C19B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wátwat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something distributed to those attending a gathering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wwátwat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 xml:space="preserve">‘to distribute </w:t>
            </w:r>
            <w:r w:rsidRPr="00544172">
              <w:rPr>
                <w:i/>
              </w:rPr>
              <w:t>watwat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3C19B5" w:rsidRPr="00544172" w:rsidRDefault="00182F08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j</w:t>
            </w:r>
            <w:r w:rsidR="003C19B5" w:rsidRPr="00544172">
              <w:rPr>
                <w:sz w:val="28"/>
                <w:szCs w:val="28"/>
              </w:rPr>
              <w:t>ápit</w:t>
            </w:r>
          </w:p>
        </w:tc>
        <w:tc>
          <w:tcPr>
            <w:tcW w:w="459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hinness’</w:t>
            </w:r>
          </w:p>
        </w:tc>
        <w:tc>
          <w:tcPr>
            <w:tcW w:w="1980" w:type="dxa"/>
            <w:shd w:val="clear" w:color="auto" w:fill="auto"/>
          </w:tcPr>
          <w:p w:rsidR="003C19B5" w:rsidRPr="00544172" w:rsidRDefault="003C19B5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82F08" w:rsidRPr="00544172">
              <w:rPr>
                <w:sz w:val="28"/>
                <w:szCs w:val="28"/>
              </w:rPr>
              <w:t>jj</w:t>
            </w:r>
            <w:r w:rsidRPr="00544172">
              <w:rPr>
                <w:sz w:val="28"/>
                <w:szCs w:val="28"/>
              </w:rPr>
              <w:t>ápit</w:t>
            </w:r>
          </w:p>
        </w:tc>
        <w:tc>
          <w:tcPr>
            <w:tcW w:w="3240" w:type="dxa"/>
            <w:shd w:val="clear" w:color="auto" w:fill="auto"/>
          </w:tcPr>
          <w:p w:rsidR="003C19B5" w:rsidRPr="008129FA" w:rsidRDefault="003C19B5" w:rsidP="00544172">
            <w:pPr>
              <w:spacing w:line="276" w:lineRule="auto"/>
            </w:pPr>
            <w:r w:rsidRPr="008129FA">
              <w:t>‘to be thin (e.g. cloth’</w:t>
            </w:r>
          </w:p>
        </w:tc>
      </w:tr>
    </w:tbl>
    <w:p w:rsidR="00E23A8E" w:rsidRPr="008129FA" w:rsidRDefault="00E23A8E" w:rsidP="008129FA">
      <w:pPr>
        <w:spacing w:line="276" w:lineRule="auto"/>
      </w:pPr>
    </w:p>
    <w:tbl>
      <w:tblPr>
        <w:tblW w:w="109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385"/>
        <w:gridCol w:w="4408"/>
        <w:gridCol w:w="1970"/>
        <w:gridCol w:w="3145"/>
      </w:tblGrid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keepNext/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n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d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keepNext/>
              <w:spacing w:line="276" w:lineRule="auto"/>
            </w:pPr>
            <w:r w:rsidRPr="008129FA">
              <w:t>‘base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keepNext/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mpon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d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keepNext/>
              <w:spacing w:line="276" w:lineRule="auto"/>
            </w:pPr>
            <w:r w:rsidRPr="008129FA">
              <w:t>‘bottommost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lo</w:t>
            </w:r>
            <w:r w:rsidR="00182F08" w:rsidRPr="00544172">
              <w:rPr>
                <w:sz w:val="28"/>
                <w:szCs w:val="28"/>
              </w:rPr>
              <w:t>j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house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mbolo</w:t>
            </w:r>
            <w:r w:rsidR="00182F08" w:rsidRPr="00544172">
              <w:rPr>
                <w:sz w:val="28"/>
                <w:szCs w:val="28"/>
              </w:rPr>
              <w:t>j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using a house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u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ud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supporting post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ntu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ud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provider (for a family)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la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below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ndola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lowest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a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ud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below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nsa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ud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lowest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CB77FF" w:rsidRPr="00544172">
              <w:rPr>
                <w:sz w:val="28"/>
                <w:szCs w:val="28"/>
              </w:rPr>
              <w:t>apon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direction toward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n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pon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furthest toward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asat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luck, fortune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gasat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 xml:space="preserve">‘one who has </w:t>
            </w:r>
            <w:r w:rsidRPr="00544172">
              <w:rPr>
                <w:i/>
              </w:rPr>
              <w:t>gasat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06CA5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ŋ</w:t>
            </w:r>
            <w:r w:rsidR="00CB77FF" w:rsidRPr="00544172">
              <w:rPr>
                <w:sz w:val="28"/>
                <w:szCs w:val="28"/>
              </w:rPr>
              <w:t>atu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high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</w:t>
            </w:r>
            <w:r w:rsidR="00C06CA5" w:rsidRPr="00544172">
              <w:rPr>
                <w:sz w:val="28"/>
                <w:szCs w:val="28"/>
              </w:rPr>
              <w:t>ŋŋ</w:t>
            </w:r>
            <w:r w:rsidRPr="00544172">
              <w:rPr>
                <w:sz w:val="28"/>
                <w:szCs w:val="28"/>
              </w:rPr>
              <w:t>atu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topmost’</w:t>
            </w:r>
          </w:p>
        </w:tc>
      </w:tr>
      <w:tr w:rsidR="00544172" w:rsidRPr="008129FA" w:rsidTr="00544172">
        <w:tc>
          <w:tcPr>
            <w:tcW w:w="109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lap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t</w:t>
            </w:r>
          </w:p>
        </w:tc>
        <w:tc>
          <w:tcPr>
            <w:tcW w:w="459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top’</w:t>
            </w:r>
          </w:p>
        </w:tc>
        <w:tc>
          <w:tcPr>
            <w:tcW w:w="1980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C06CA5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llap</w:t>
            </w:r>
            <w:r w:rsidR="00C06CA5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at</w:t>
            </w:r>
          </w:p>
        </w:tc>
        <w:tc>
          <w:tcPr>
            <w:tcW w:w="324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uter (layer), topmost’</w:t>
            </w:r>
          </w:p>
        </w:tc>
      </w:tr>
    </w:tbl>
    <w:p w:rsidR="00863D72" w:rsidRPr="008129FA" w:rsidRDefault="00863D72" w:rsidP="008129FA">
      <w:pPr>
        <w:spacing w:line="276" w:lineRule="auto"/>
        <w:rPr>
          <w:b/>
        </w:rPr>
      </w:pPr>
    </w:p>
    <w:p w:rsidR="007300C8" w:rsidRPr="008129FA" w:rsidRDefault="00BA5306" w:rsidP="008129FA">
      <w:pPr>
        <w:jc w:val="both"/>
      </w:pPr>
      <w:bookmarkStart w:id="2" w:name="_Ref339616953"/>
      <w:r w:rsidRPr="008129FA">
        <w:rPr>
          <w:b/>
        </w:rPr>
        <w:t xml:space="preserve">C. </w:t>
      </w:r>
      <w:r w:rsidR="00887198" w:rsidRPr="008129FA">
        <w:t>Account for the interaction between</w:t>
      </w:r>
      <w:r w:rsidR="00157A4A" w:rsidRPr="008129FA">
        <w:t xml:space="preserve"> </w:t>
      </w:r>
      <w:r w:rsidR="00157A4A" w:rsidRPr="008129FA">
        <w:rPr>
          <w:i/>
        </w:rPr>
        <w:t>o</w:t>
      </w:r>
      <w:r w:rsidR="00157A4A" w:rsidRPr="008129FA">
        <w:t>-del</w:t>
      </w:r>
      <w:r w:rsidR="00530A1F" w:rsidRPr="008129FA">
        <w:t xml:space="preserve">etion and assimilation.  </w:t>
      </w:r>
      <w:r w:rsidR="002726D4" w:rsidRPr="008129FA">
        <w:t xml:space="preserve">Don’t account for the extra C that sometimes comes between the stem and </w:t>
      </w:r>
      <w:r w:rsidR="002726D4" w:rsidRPr="008129FA">
        <w:rPr>
          <w:i/>
        </w:rPr>
        <w:t>–ana</w:t>
      </w:r>
      <w:r w:rsidR="002726D4" w:rsidRPr="008129FA">
        <w:t>.</w:t>
      </w:r>
      <w:r w:rsidR="00BD5120" w:rsidRPr="008129FA">
        <w:t xml:space="preserve"> (The data here are lopsided because of the point Gieser </w:t>
      </w:r>
      <w:r w:rsidR="00E40C9D" w:rsidRPr="008129FA">
        <w:t>happened to be</w:t>
      </w:r>
      <w:r w:rsidR="00BD5120" w:rsidRPr="008129FA">
        <w:t xml:space="preserve"> making: </w:t>
      </w:r>
      <w:r w:rsidR="000562B8" w:rsidRPr="008129FA">
        <w:t xml:space="preserve">there are </w:t>
      </w:r>
      <w:r w:rsidR="00BD5120" w:rsidRPr="008129FA">
        <w:t xml:space="preserve">few examples illustrating the infixes without </w:t>
      </w:r>
      <w:r w:rsidR="00BD5120" w:rsidRPr="008129FA">
        <w:rPr>
          <w:i/>
        </w:rPr>
        <w:t>o</w:t>
      </w:r>
      <w:r w:rsidR="00BD5120" w:rsidRPr="008129FA">
        <w:t>-deletion. That’s not a property of the language, though</w:t>
      </w:r>
      <w:r w:rsidR="000562B8" w:rsidRPr="008129FA">
        <w:t>; the infixes occur with all kinds of stems</w:t>
      </w:r>
      <w:r w:rsidR="00BD5120" w:rsidRPr="008129FA">
        <w:t>.)</w:t>
      </w:r>
      <w:r w:rsidR="00DF54C9" w:rsidRPr="008129FA">
        <w:t xml:space="preserve"> </w:t>
      </w:r>
      <w:bookmarkEnd w:id="2"/>
    </w:p>
    <w:p w:rsidR="00E40C9D" w:rsidRPr="008129FA" w:rsidRDefault="00E40C9D" w:rsidP="008129FA">
      <w:pPr>
        <w:jc w:val="both"/>
      </w:pPr>
      <w:r w:rsidRPr="008129FA">
        <w:t>You don’t need to account for where the infix is inserted. You can assume it’s already in the right spot underlyingly, e.g. /d-um-akol/.</w:t>
      </w:r>
    </w:p>
    <w:p w:rsidR="00530A1F" w:rsidRPr="008129FA" w:rsidRDefault="00530A1F" w:rsidP="008129FA">
      <w:pPr>
        <w:spacing w:line="276" w:lineRule="auto"/>
      </w:pPr>
    </w:p>
    <w:tbl>
      <w:tblPr>
        <w:tblW w:w="112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323"/>
        <w:gridCol w:w="4821"/>
        <w:gridCol w:w="2039"/>
        <w:gridCol w:w="3031"/>
      </w:tblGrid>
      <w:tr w:rsidR="00544172" w:rsidRPr="00544172" w:rsidTr="00544172">
        <w:tc>
          <w:tcPr>
            <w:tcW w:w="1323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4821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2039" w:type="dxa"/>
            <w:shd w:val="clear" w:color="auto" w:fill="auto"/>
          </w:tcPr>
          <w:p w:rsidR="00530A1F" w:rsidRPr="00544172" w:rsidRDefault="00041C1D" w:rsidP="00544172">
            <w:pPr>
              <w:spacing w:line="276" w:lineRule="auto"/>
              <w:rPr>
                <w:i/>
              </w:rPr>
            </w:pPr>
            <w:r w:rsidRPr="00544172">
              <w:rPr>
                <w:i/>
              </w:rPr>
              <w:t xml:space="preserve">actor-focus </w:t>
            </w:r>
            <w:r w:rsidR="00530A1F" w:rsidRPr="00544172">
              <w:rPr>
                <w:i/>
              </w:rPr>
              <w:t xml:space="preserve"> infix</w:t>
            </w:r>
          </w:p>
        </w:tc>
        <w:tc>
          <w:tcPr>
            <w:tcW w:w="3031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544172" w:rsidTr="00544172">
        <w:tc>
          <w:tcPr>
            <w:tcW w:w="1323" w:type="dxa"/>
            <w:shd w:val="clear" w:color="auto" w:fill="auto"/>
          </w:tcPr>
          <w:p w:rsidR="00966EEE" w:rsidRPr="00544172" w:rsidRDefault="00966EEE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dakol</w:t>
            </w:r>
          </w:p>
        </w:tc>
        <w:tc>
          <w:tcPr>
            <w:tcW w:w="4821" w:type="dxa"/>
            <w:shd w:val="clear" w:color="auto" w:fill="auto"/>
          </w:tcPr>
          <w:p w:rsidR="00966EEE" w:rsidRPr="008129FA" w:rsidRDefault="00966EEE" w:rsidP="00544172">
            <w:pPr>
              <w:spacing w:line="276" w:lineRule="auto"/>
            </w:pPr>
            <w:r w:rsidRPr="008129FA">
              <w:t>‘big’</w:t>
            </w:r>
          </w:p>
        </w:tc>
        <w:tc>
          <w:tcPr>
            <w:tcW w:w="2039" w:type="dxa"/>
            <w:shd w:val="clear" w:color="auto" w:fill="auto"/>
          </w:tcPr>
          <w:p w:rsidR="00966EEE" w:rsidRPr="00544172" w:rsidRDefault="00966EEE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dumakol</w:t>
            </w:r>
          </w:p>
        </w:tc>
        <w:tc>
          <w:tcPr>
            <w:tcW w:w="3031" w:type="dxa"/>
            <w:shd w:val="clear" w:color="auto" w:fill="auto"/>
          </w:tcPr>
          <w:p w:rsidR="00966EEE" w:rsidRPr="008129FA" w:rsidRDefault="00966EEE" w:rsidP="00544172">
            <w:pPr>
              <w:spacing w:line="276" w:lineRule="auto"/>
            </w:pPr>
            <w:r w:rsidRPr="008129FA">
              <w:t>‘to become big’</w:t>
            </w:r>
          </w:p>
        </w:tc>
      </w:tr>
      <w:tr w:rsidR="00544172" w:rsidRPr="00544172" w:rsidTr="00544172">
        <w:tc>
          <w:tcPr>
            <w:tcW w:w="1323" w:type="dxa"/>
            <w:shd w:val="clear" w:color="auto" w:fill="auto"/>
          </w:tcPr>
          <w:p w:rsidR="007341FA" w:rsidRPr="00544172" w:rsidRDefault="007341FA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lamók</w:t>
            </w:r>
          </w:p>
        </w:tc>
        <w:tc>
          <w:tcPr>
            <w:tcW w:w="4821" w:type="dxa"/>
            <w:shd w:val="clear" w:color="auto" w:fill="auto"/>
          </w:tcPr>
          <w:p w:rsidR="007341FA" w:rsidRPr="008129FA" w:rsidRDefault="007341FA" w:rsidP="00544172">
            <w:pPr>
              <w:spacing w:line="276" w:lineRule="auto"/>
            </w:pPr>
            <w:r w:rsidRPr="008129FA">
              <w:t>‘soft’</w:t>
            </w:r>
          </w:p>
        </w:tc>
        <w:tc>
          <w:tcPr>
            <w:tcW w:w="2039" w:type="dxa"/>
            <w:shd w:val="clear" w:color="auto" w:fill="auto"/>
          </w:tcPr>
          <w:p w:rsidR="007341FA" w:rsidRPr="00544172" w:rsidRDefault="007341FA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lumamók</w:t>
            </w:r>
          </w:p>
        </w:tc>
        <w:tc>
          <w:tcPr>
            <w:tcW w:w="3031" w:type="dxa"/>
            <w:shd w:val="clear" w:color="auto" w:fill="auto"/>
          </w:tcPr>
          <w:p w:rsidR="007341FA" w:rsidRPr="008129FA" w:rsidRDefault="007341FA" w:rsidP="00544172">
            <w:pPr>
              <w:spacing w:line="276" w:lineRule="auto"/>
            </w:pPr>
            <w:r w:rsidRPr="008129FA">
              <w:t>‘to become soft’</w:t>
            </w:r>
          </w:p>
        </w:tc>
      </w:tr>
      <w:tr w:rsidR="00544172" w:rsidRPr="008129FA" w:rsidTr="00544172">
        <w:tc>
          <w:tcPr>
            <w:tcW w:w="1323" w:type="dxa"/>
            <w:shd w:val="clear" w:color="auto" w:fill="auto"/>
          </w:tcPr>
          <w:p w:rsidR="00530A1F" w:rsidRPr="00544172" w:rsidRDefault="00530A1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sí</w:t>
            </w:r>
          </w:p>
        </w:tc>
        <w:tc>
          <w:tcPr>
            <w:tcW w:w="4821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39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umsí</w:t>
            </w:r>
          </w:p>
        </w:tc>
        <w:tc>
          <w:tcPr>
            <w:tcW w:w="3031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to open (as numerous boils)’</w:t>
            </w:r>
          </w:p>
        </w:tc>
      </w:tr>
      <w:tr w:rsidR="00544172" w:rsidRPr="008129FA" w:rsidTr="00544172">
        <w:tc>
          <w:tcPr>
            <w:tcW w:w="1323" w:type="dxa"/>
            <w:shd w:val="clear" w:color="auto" w:fill="auto"/>
          </w:tcPr>
          <w:p w:rsidR="002726D4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2726D4" w:rsidRPr="00544172">
              <w:rPr>
                <w:sz w:val="28"/>
                <w:szCs w:val="28"/>
              </w:rPr>
              <w:t>opíl</w:t>
            </w:r>
          </w:p>
        </w:tc>
        <w:tc>
          <w:tcPr>
            <w:tcW w:w="4821" w:type="dxa"/>
            <w:shd w:val="clear" w:color="auto" w:fill="auto"/>
          </w:tcPr>
          <w:p w:rsidR="002726D4" w:rsidRPr="008129FA" w:rsidRDefault="002726D4" w:rsidP="00544172">
            <w:pPr>
              <w:spacing w:line="276" w:lineRule="auto"/>
            </w:pPr>
            <w:r w:rsidRPr="008129FA">
              <w:t>‘wrapping of glutinous rice with a certain leaf’</w:t>
            </w:r>
          </w:p>
        </w:tc>
        <w:tc>
          <w:tcPr>
            <w:tcW w:w="2039" w:type="dxa"/>
            <w:shd w:val="clear" w:color="auto" w:fill="auto"/>
          </w:tcPr>
          <w:p w:rsidR="002726D4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2726D4" w:rsidRPr="00544172">
              <w:rPr>
                <w:sz w:val="28"/>
                <w:szCs w:val="28"/>
              </w:rPr>
              <w:t>umpíl</w:t>
            </w:r>
          </w:p>
        </w:tc>
        <w:tc>
          <w:tcPr>
            <w:tcW w:w="3031" w:type="dxa"/>
            <w:shd w:val="clear" w:color="auto" w:fill="auto"/>
          </w:tcPr>
          <w:p w:rsidR="002726D4" w:rsidRPr="008129FA" w:rsidRDefault="002726D4" w:rsidP="00544172">
            <w:pPr>
              <w:spacing w:line="276" w:lineRule="auto"/>
            </w:pPr>
            <w:r w:rsidRPr="008129FA">
              <w:t xml:space="preserve">‘to engage in </w:t>
            </w:r>
            <w:r w:rsidR="008129FA" w:rsidRPr="00544172">
              <w:rPr>
                <w:i/>
              </w:rPr>
              <w:t>ʔ</w:t>
            </w:r>
            <w:r w:rsidRPr="00544172">
              <w:rPr>
                <w:i/>
              </w:rPr>
              <w:t>opil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323" w:type="dxa"/>
            <w:shd w:val="clear" w:color="auto" w:fill="auto"/>
          </w:tcPr>
          <w:p w:rsidR="00AC52CC" w:rsidRPr="00544172" w:rsidRDefault="006946BA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lotóp</w:t>
            </w:r>
          </w:p>
        </w:tc>
        <w:tc>
          <w:tcPr>
            <w:tcW w:w="4821" w:type="dxa"/>
            <w:shd w:val="clear" w:color="auto" w:fill="auto"/>
          </w:tcPr>
          <w:p w:rsidR="00AC52CC" w:rsidRPr="008129FA" w:rsidRDefault="006946BA" w:rsidP="00544172">
            <w:pPr>
              <w:spacing w:line="276" w:lineRule="auto"/>
            </w:pPr>
            <w:r w:rsidRPr="008129FA">
              <w:t>‘dive’</w:t>
            </w:r>
          </w:p>
        </w:tc>
        <w:tc>
          <w:tcPr>
            <w:tcW w:w="2039" w:type="dxa"/>
            <w:shd w:val="clear" w:color="auto" w:fill="auto"/>
          </w:tcPr>
          <w:p w:rsidR="00AC52CC" w:rsidRPr="00544172" w:rsidRDefault="006946BA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lumtóp</w:t>
            </w:r>
          </w:p>
        </w:tc>
        <w:tc>
          <w:tcPr>
            <w:tcW w:w="3031" w:type="dxa"/>
            <w:shd w:val="clear" w:color="auto" w:fill="auto"/>
          </w:tcPr>
          <w:p w:rsidR="00AC52CC" w:rsidRPr="008129FA" w:rsidRDefault="006946BA" w:rsidP="00544172">
            <w:pPr>
              <w:spacing w:line="276" w:lineRule="auto"/>
            </w:pPr>
            <w:r w:rsidRPr="008129FA">
              <w:t>‘to dive’</w:t>
            </w:r>
          </w:p>
        </w:tc>
      </w:tr>
    </w:tbl>
    <w:p w:rsidR="00041C1D" w:rsidRPr="008129FA" w:rsidRDefault="00041C1D" w:rsidP="008129FA">
      <w:pPr>
        <w:spacing w:line="276" w:lineRule="auto"/>
      </w:pPr>
    </w:p>
    <w:tbl>
      <w:tblPr>
        <w:tblW w:w="112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479"/>
        <w:gridCol w:w="4663"/>
        <w:gridCol w:w="2050"/>
        <w:gridCol w:w="3038"/>
      </w:tblGrid>
      <w:tr w:rsidR="00544172" w:rsidRPr="00544172" w:rsidTr="00544172">
        <w:tc>
          <w:tcPr>
            <w:tcW w:w="1479" w:type="dxa"/>
            <w:shd w:val="clear" w:color="auto" w:fill="auto"/>
          </w:tcPr>
          <w:p w:rsidR="002726D4" w:rsidRPr="00544172" w:rsidRDefault="002726D4" w:rsidP="00544172">
            <w:pPr>
              <w:spacing w:line="276" w:lineRule="auto"/>
              <w:rPr>
                <w:b/>
                <w:sz w:val="28"/>
                <w:szCs w:val="28"/>
              </w:rPr>
            </w:pPr>
          </w:p>
        </w:tc>
        <w:tc>
          <w:tcPr>
            <w:tcW w:w="4663" w:type="dxa"/>
            <w:shd w:val="clear" w:color="auto" w:fill="auto"/>
          </w:tcPr>
          <w:p w:rsidR="002726D4" w:rsidRPr="00544172" w:rsidRDefault="002726D4" w:rsidP="00544172">
            <w:pPr>
              <w:spacing w:line="276" w:lineRule="auto"/>
              <w:rPr>
                <w:b/>
              </w:rPr>
            </w:pPr>
          </w:p>
        </w:tc>
        <w:tc>
          <w:tcPr>
            <w:tcW w:w="2050" w:type="dxa"/>
            <w:shd w:val="clear" w:color="auto" w:fill="auto"/>
          </w:tcPr>
          <w:p w:rsidR="002726D4" w:rsidRPr="00544172" w:rsidRDefault="00041C1D" w:rsidP="00544172">
            <w:pPr>
              <w:spacing w:line="276" w:lineRule="auto"/>
              <w:rPr>
                <w:i/>
              </w:rPr>
            </w:pPr>
            <w:r w:rsidRPr="00544172">
              <w:rPr>
                <w:i/>
              </w:rPr>
              <w:t>object-focus infix</w:t>
            </w:r>
          </w:p>
        </w:tc>
        <w:tc>
          <w:tcPr>
            <w:tcW w:w="3038" w:type="dxa"/>
            <w:shd w:val="clear" w:color="auto" w:fill="auto"/>
          </w:tcPr>
          <w:p w:rsidR="002726D4" w:rsidRPr="00544172" w:rsidRDefault="002726D4" w:rsidP="00544172">
            <w:pPr>
              <w:spacing w:line="276" w:lineRule="auto"/>
              <w:rPr>
                <w:b/>
              </w:rPr>
            </w:pPr>
          </w:p>
        </w:tc>
      </w:tr>
      <w:tr w:rsidR="00544172" w:rsidRPr="00544172" w:rsidTr="00544172">
        <w:tc>
          <w:tcPr>
            <w:tcW w:w="1479" w:type="dxa"/>
            <w:shd w:val="clear" w:color="auto" w:fill="E6E6E6"/>
          </w:tcPr>
          <w:p w:rsidR="005C1611" w:rsidRPr="00544172" w:rsidRDefault="005C1611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4663" w:type="dxa"/>
            <w:shd w:val="clear" w:color="auto" w:fill="E6E6E6"/>
          </w:tcPr>
          <w:p w:rsidR="005C1611" w:rsidRPr="00544172" w:rsidRDefault="005C1611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2050" w:type="dxa"/>
            <w:shd w:val="clear" w:color="auto" w:fill="E6E6E6"/>
          </w:tcPr>
          <w:p w:rsidR="005C1611" w:rsidRPr="00544172" w:rsidRDefault="005C1611" w:rsidP="00544172">
            <w:pPr>
              <w:spacing w:line="276" w:lineRule="auto"/>
              <w:rPr>
                <w:i/>
                <w:sz w:val="28"/>
                <w:szCs w:val="28"/>
              </w:rPr>
            </w:pPr>
            <w:r w:rsidRPr="00544172">
              <w:rPr>
                <w:i/>
                <w:sz w:val="28"/>
                <w:szCs w:val="28"/>
              </w:rPr>
              <w:t>+na</w:t>
            </w:r>
          </w:p>
        </w:tc>
        <w:tc>
          <w:tcPr>
            <w:tcW w:w="3038" w:type="dxa"/>
            <w:shd w:val="clear" w:color="auto" w:fill="E6E6E6"/>
          </w:tcPr>
          <w:p w:rsidR="005C1611" w:rsidRPr="00544172" w:rsidRDefault="005C1611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9163D0" w:rsidRPr="00544172" w:rsidRDefault="009163D0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ba</w:t>
            </w:r>
            <w:r w:rsidR="00182F08" w:rsidRPr="00544172">
              <w:rPr>
                <w:b/>
                <w:sz w:val="28"/>
                <w:szCs w:val="28"/>
              </w:rPr>
              <w:t>j</w:t>
            </w:r>
            <w:r w:rsidRPr="00544172">
              <w:rPr>
                <w:b/>
                <w:sz w:val="28"/>
                <w:szCs w:val="28"/>
              </w:rPr>
              <w:t>u</w:t>
            </w:r>
          </w:p>
        </w:tc>
        <w:tc>
          <w:tcPr>
            <w:tcW w:w="4663" w:type="dxa"/>
            <w:shd w:val="clear" w:color="auto" w:fill="auto"/>
          </w:tcPr>
          <w:p w:rsidR="009163D0" w:rsidRPr="008129FA" w:rsidRDefault="009163D0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50" w:type="dxa"/>
            <w:shd w:val="clear" w:color="auto" w:fill="auto"/>
          </w:tcPr>
          <w:p w:rsidR="009163D0" w:rsidRPr="00544172" w:rsidRDefault="00C745BD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bina</w:t>
            </w:r>
            <w:r w:rsidR="00182F08" w:rsidRPr="00544172">
              <w:rPr>
                <w:b/>
                <w:sz w:val="28"/>
                <w:szCs w:val="28"/>
              </w:rPr>
              <w:t>j</w:t>
            </w:r>
            <w:r w:rsidRPr="00544172">
              <w:rPr>
                <w:b/>
                <w:sz w:val="28"/>
                <w:szCs w:val="28"/>
              </w:rPr>
              <w:t>u</w:t>
            </w:r>
            <w:r w:rsidR="005C1611" w:rsidRPr="00544172">
              <w:rPr>
                <w:b/>
                <w:sz w:val="28"/>
                <w:szCs w:val="28"/>
              </w:rPr>
              <w:t>na</w:t>
            </w:r>
          </w:p>
        </w:tc>
        <w:tc>
          <w:tcPr>
            <w:tcW w:w="3038" w:type="dxa"/>
            <w:shd w:val="clear" w:color="auto" w:fill="auto"/>
          </w:tcPr>
          <w:p w:rsidR="009163D0" w:rsidRPr="008129FA" w:rsidRDefault="00C745BD" w:rsidP="00544172">
            <w:pPr>
              <w:spacing w:line="276" w:lineRule="auto"/>
            </w:pPr>
            <w:r w:rsidRPr="008129FA">
              <w:t>‘</w:t>
            </w:r>
            <w:r w:rsidR="005C1611" w:rsidRPr="008129FA">
              <w:t xml:space="preserve">he </w:t>
            </w:r>
            <w:r w:rsidR="009163D0" w:rsidRPr="008129FA">
              <w:t>pound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C745BD" w:rsidRPr="00544172" w:rsidRDefault="00C745BD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pokpok</w:t>
            </w:r>
          </w:p>
        </w:tc>
        <w:tc>
          <w:tcPr>
            <w:tcW w:w="4663" w:type="dxa"/>
            <w:shd w:val="clear" w:color="auto" w:fill="auto"/>
          </w:tcPr>
          <w:p w:rsidR="00C745BD" w:rsidRPr="008129FA" w:rsidRDefault="00C745BD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50" w:type="dxa"/>
            <w:shd w:val="clear" w:color="auto" w:fill="auto"/>
          </w:tcPr>
          <w:p w:rsidR="00C745BD" w:rsidRPr="00544172" w:rsidRDefault="00C745BD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pinokpok</w:t>
            </w:r>
            <w:r w:rsidR="005C1611" w:rsidRPr="00544172">
              <w:rPr>
                <w:b/>
                <w:sz w:val="28"/>
                <w:szCs w:val="28"/>
              </w:rPr>
              <w:t>na</w:t>
            </w:r>
          </w:p>
        </w:tc>
        <w:tc>
          <w:tcPr>
            <w:tcW w:w="3038" w:type="dxa"/>
            <w:shd w:val="clear" w:color="auto" w:fill="auto"/>
          </w:tcPr>
          <w:p w:rsidR="00C745BD" w:rsidRPr="008129FA" w:rsidRDefault="00C745BD" w:rsidP="00544172">
            <w:pPr>
              <w:spacing w:line="276" w:lineRule="auto"/>
            </w:pPr>
            <w:r w:rsidRPr="008129FA">
              <w:t>‘</w:t>
            </w:r>
            <w:r w:rsidR="005C1611" w:rsidRPr="008129FA">
              <w:t xml:space="preserve">he </w:t>
            </w:r>
            <w:r w:rsidRPr="008129FA">
              <w:t>chopp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0E4B03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ʔ</w:t>
            </w:r>
            <w:r w:rsidR="000E4B03" w:rsidRPr="00544172">
              <w:rPr>
                <w:b/>
                <w:sz w:val="28"/>
                <w:szCs w:val="28"/>
              </w:rPr>
              <w:t>imus</w:t>
            </w:r>
          </w:p>
        </w:tc>
        <w:tc>
          <w:tcPr>
            <w:tcW w:w="4663" w:type="dxa"/>
            <w:shd w:val="clear" w:color="auto" w:fill="auto"/>
          </w:tcPr>
          <w:p w:rsidR="000E4B03" w:rsidRPr="008129FA" w:rsidRDefault="000E4B03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50" w:type="dxa"/>
            <w:shd w:val="clear" w:color="auto" w:fill="auto"/>
          </w:tcPr>
          <w:p w:rsidR="000E4B03" w:rsidRPr="00544172" w:rsidRDefault="00DF54C9" w:rsidP="00544172">
            <w:pPr>
              <w:spacing w:line="276" w:lineRule="auto"/>
              <w:rPr>
                <w:b/>
                <w:sz w:val="28"/>
                <w:szCs w:val="28"/>
              </w:rPr>
            </w:pPr>
            <w:r w:rsidRPr="00544172">
              <w:rPr>
                <w:b/>
                <w:sz w:val="28"/>
                <w:szCs w:val="28"/>
              </w:rPr>
              <w:t>ʔ</w:t>
            </w:r>
            <w:r w:rsidR="000E4B03" w:rsidRPr="00544172">
              <w:rPr>
                <w:b/>
                <w:sz w:val="28"/>
                <w:szCs w:val="28"/>
              </w:rPr>
              <w:t>inimus</w:t>
            </w:r>
            <w:r w:rsidR="005C1611" w:rsidRPr="00544172">
              <w:rPr>
                <w:b/>
                <w:sz w:val="28"/>
                <w:szCs w:val="28"/>
              </w:rPr>
              <w:t>na</w:t>
            </w:r>
          </w:p>
        </w:tc>
        <w:tc>
          <w:tcPr>
            <w:tcW w:w="3038" w:type="dxa"/>
            <w:shd w:val="clear" w:color="auto" w:fill="auto"/>
          </w:tcPr>
          <w:p w:rsidR="000E4B03" w:rsidRPr="008129FA" w:rsidRDefault="000E4B03" w:rsidP="00544172">
            <w:pPr>
              <w:spacing w:line="276" w:lineRule="auto"/>
            </w:pPr>
            <w:r w:rsidRPr="008129FA">
              <w:t>‘</w:t>
            </w:r>
            <w:r w:rsidR="005C1611" w:rsidRPr="008129FA">
              <w:t xml:space="preserve">he </w:t>
            </w:r>
            <w:r w:rsidRPr="008129FA">
              <w:t>asked (him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530A1F" w:rsidRPr="00544172" w:rsidRDefault="00530A1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sí</w:t>
            </w:r>
          </w:p>
        </w:tc>
        <w:tc>
          <w:tcPr>
            <w:tcW w:w="4663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50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insína</w:t>
            </w:r>
          </w:p>
        </w:tc>
        <w:tc>
          <w:tcPr>
            <w:tcW w:w="3038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he open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530A1F" w:rsidRPr="00544172" w:rsidRDefault="00530A1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líg</w:t>
            </w:r>
          </w:p>
        </w:tc>
        <w:tc>
          <w:tcPr>
            <w:tcW w:w="4663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crowding out, displacing’</w:t>
            </w:r>
          </w:p>
        </w:tc>
        <w:tc>
          <w:tcPr>
            <w:tcW w:w="2050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llígna</w:t>
            </w:r>
          </w:p>
        </w:tc>
        <w:tc>
          <w:tcPr>
            <w:tcW w:w="3038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it displac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530A1F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530A1F" w:rsidRPr="00544172">
              <w:rPr>
                <w:sz w:val="28"/>
                <w:szCs w:val="28"/>
              </w:rPr>
              <w:t>odáw</w:t>
            </w:r>
          </w:p>
        </w:tc>
        <w:tc>
          <w:tcPr>
            <w:tcW w:w="4663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re</w:t>
            </w:r>
            <w:r w:rsidR="0075794A">
              <w:t>q</w:t>
            </w:r>
            <w:r w:rsidRPr="008129FA">
              <w:t>uesting’</w:t>
            </w:r>
          </w:p>
        </w:tc>
        <w:tc>
          <w:tcPr>
            <w:tcW w:w="2050" w:type="dxa"/>
            <w:shd w:val="clear" w:color="auto" w:fill="auto"/>
          </w:tcPr>
          <w:p w:rsidR="00530A1F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530A1F" w:rsidRPr="00544172">
              <w:rPr>
                <w:sz w:val="28"/>
                <w:szCs w:val="28"/>
              </w:rPr>
              <w:t>indáwna</w:t>
            </w:r>
          </w:p>
        </w:tc>
        <w:tc>
          <w:tcPr>
            <w:tcW w:w="3038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he asked for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pá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fathom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impá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 xml:space="preserve">‘he measured (it) by </w:t>
            </w:r>
            <w:r w:rsidRPr="00544172">
              <w:rPr>
                <w:i/>
              </w:rPr>
              <w:t>dopa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obá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firing of newly-made clay pots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imbá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fired (them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omós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bath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mmós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bath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tá</w:t>
            </w:r>
            <w:r w:rsidR="00DF54C9" w:rsidRPr="00544172">
              <w:rPr>
                <w:sz w:val="28"/>
                <w:szCs w:val="28"/>
              </w:rPr>
              <w:t>ʔ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broken piece (e.g. of clay pot)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intá</w:t>
            </w:r>
            <w:r w:rsidR="00DF54C9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broke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odáw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re</w:t>
            </w:r>
            <w:r w:rsidR="00BA5306" w:rsidRPr="008129FA">
              <w:t>q</w:t>
            </w:r>
            <w:r w:rsidRPr="008129FA">
              <w:t>uesting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ndáw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re</w:t>
            </w:r>
            <w:r w:rsidR="0075794A">
              <w:t>q</w:t>
            </w:r>
            <w:r w:rsidRPr="008129FA">
              <w:t>uest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sát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udden break in, e.g. a tie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insát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snapp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nú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filling (a container)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innú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he fill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o</w:t>
            </w:r>
            <w:r w:rsidR="00DF54C9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óp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satisfaction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in</w:t>
            </w:r>
            <w:r w:rsidR="00DF54C9" w:rsidRPr="00544172">
              <w:rPr>
                <w:sz w:val="28"/>
                <w:szCs w:val="28"/>
              </w:rPr>
              <w:t>ʔ</w:t>
            </w:r>
            <w:r w:rsidRPr="00544172">
              <w:rPr>
                <w:sz w:val="28"/>
                <w:szCs w:val="28"/>
              </w:rPr>
              <w:t>óp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satisfied (someone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gób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burning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i</w:t>
            </w:r>
            <w:r w:rsidR="00DF54C9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gób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burne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E23A8E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o</w:t>
            </w:r>
            <w:r w:rsidR="00DF54C9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ól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report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E23A8E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i</w:t>
            </w:r>
            <w:r w:rsidR="00DF54C9" w:rsidRPr="00544172">
              <w:rPr>
                <w:sz w:val="28"/>
                <w:szCs w:val="28"/>
              </w:rPr>
              <w:t>ŋŋ</w:t>
            </w:r>
            <w:r w:rsidRPr="00544172">
              <w:rPr>
                <w:sz w:val="28"/>
                <w:szCs w:val="28"/>
              </w:rPr>
              <w:t>ól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heard (it)’</w:t>
            </w: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E23A8E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olót</w:t>
            </w:r>
          </w:p>
        </w:tc>
        <w:tc>
          <w:tcPr>
            <w:tcW w:w="4663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tightening’</w:t>
            </w:r>
          </w:p>
        </w:tc>
        <w:tc>
          <w:tcPr>
            <w:tcW w:w="2050" w:type="dxa"/>
            <w:shd w:val="clear" w:color="auto" w:fill="auto"/>
          </w:tcPr>
          <w:p w:rsidR="00E23A8E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E23A8E" w:rsidRPr="00544172">
              <w:rPr>
                <w:sz w:val="28"/>
                <w:szCs w:val="28"/>
              </w:rPr>
              <w:t>illótna</w:t>
            </w:r>
          </w:p>
        </w:tc>
        <w:tc>
          <w:tcPr>
            <w:tcW w:w="3038" w:type="dxa"/>
            <w:shd w:val="clear" w:color="auto" w:fill="auto"/>
          </w:tcPr>
          <w:p w:rsidR="00E23A8E" w:rsidRPr="008129FA" w:rsidRDefault="00E23A8E" w:rsidP="00544172">
            <w:pPr>
              <w:spacing w:line="276" w:lineRule="auto"/>
            </w:pPr>
            <w:r w:rsidRPr="008129FA">
              <w:t>‘he made (it) tight’</w:t>
            </w:r>
          </w:p>
        </w:tc>
      </w:tr>
      <w:tr w:rsidR="00544172" w:rsidRPr="00544172" w:rsidTr="00544172">
        <w:tc>
          <w:tcPr>
            <w:tcW w:w="1479" w:type="dxa"/>
            <w:shd w:val="clear" w:color="auto" w:fill="E6E6E6"/>
          </w:tcPr>
          <w:p w:rsidR="00530A1F" w:rsidRPr="00544172" w:rsidRDefault="00530A1F" w:rsidP="00544172">
            <w:pPr>
              <w:spacing w:line="276" w:lineRule="auto"/>
              <w:rPr>
                <w:i/>
                <w:sz w:val="28"/>
                <w:szCs w:val="28"/>
              </w:rPr>
            </w:pPr>
          </w:p>
        </w:tc>
        <w:tc>
          <w:tcPr>
            <w:tcW w:w="4663" w:type="dxa"/>
            <w:shd w:val="clear" w:color="auto" w:fill="E6E6E6"/>
          </w:tcPr>
          <w:p w:rsidR="00530A1F" w:rsidRPr="00544172" w:rsidRDefault="00530A1F" w:rsidP="00544172">
            <w:pPr>
              <w:spacing w:line="276" w:lineRule="auto"/>
              <w:rPr>
                <w:i/>
              </w:rPr>
            </w:pPr>
          </w:p>
        </w:tc>
        <w:tc>
          <w:tcPr>
            <w:tcW w:w="2050" w:type="dxa"/>
            <w:shd w:val="clear" w:color="auto" w:fill="E6E6E6"/>
          </w:tcPr>
          <w:p w:rsidR="00530A1F" w:rsidRPr="00544172" w:rsidRDefault="00041C1D" w:rsidP="00544172">
            <w:pPr>
              <w:spacing w:line="276" w:lineRule="auto"/>
              <w:rPr>
                <w:i/>
              </w:rPr>
            </w:pPr>
            <w:r w:rsidRPr="00544172">
              <w:rPr>
                <w:i/>
              </w:rPr>
              <w:t>+</w:t>
            </w:r>
            <w:r w:rsidR="00530A1F" w:rsidRPr="00544172">
              <w:rPr>
                <w:i/>
              </w:rPr>
              <w:t>ana</w:t>
            </w:r>
          </w:p>
        </w:tc>
        <w:tc>
          <w:tcPr>
            <w:tcW w:w="3038" w:type="dxa"/>
            <w:shd w:val="clear" w:color="auto" w:fill="E6E6E6"/>
          </w:tcPr>
          <w:p w:rsidR="00530A1F" w:rsidRPr="00544172" w:rsidRDefault="00530A1F" w:rsidP="00544172">
            <w:pPr>
              <w:spacing w:line="276" w:lineRule="auto"/>
              <w:rPr>
                <w:i/>
              </w:rPr>
            </w:pPr>
          </w:p>
        </w:tc>
      </w:tr>
      <w:tr w:rsidR="00544172" w:rsidRPr="008129FA" w:rsidTr="00544172">
        <w:tc>
          <w:tcPr>
            <w:tcW w:w="1479" w:type="dxa"/>
            <w:shd w:val="clear" w:color="auto" w:fill="auto"/>
          </w:tcPr>
          <w:p w:rsidR="00530A1F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530A1F" w:rsidRPr="00544172">
              <w:rPr>
                <w:sz w:val="28"/>
                <w:szCs w:val="28"/>
              </w:rPr>
              <w:t>osít</w:t>
            </w:r>
          </w:p>
        </w:tc>
        <w:tc>
          <w:tcPr>
            <w:tcW w:w="4663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2050" w:type="dxa"/>
            <w:shd w:val="clear" w:color="auto" w:fill="auto"/>
          </w:tcPr>
          <w:p w:rsidR="00530A1F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530A1F" w:rsidRPr="00544172">
              <w:rPr>
                <w:sz w:val="28"/>
                <w:szCs w:val="28"/>
              </w:rPr>
              <w:t>insitána</w:t>
            </w:r>
          </w:p>
        </w:tc>
        <w:tc>
          <w:tcPr>
            <w:tcW w:w="3038" w:type="dxa"/>
            <w:shd w:val="clear" w:color="auto" w:fill="auto"/>
          </w:tcPr>
          <w:p w:rsidR="00530A1F" w:rsidRPr="008129FA" w:rsidRDefault="00530A1F" w:rsidP="00544172">
            <w:pPr>
              <w:spacing w:line="276" w:lineRule="auto"/>
            </w:pPr>
            <w:r w:rsidRPr="008129FA">
              <w:t>‘she drained (it) off’</w:t>
            </w:r>
          </w:p>
        </w:tc>
      </w:tr>
      <w:tr w:rsidR="0089372C" w:rsidRPr="0089372C" w:rsidTr="00544172">
        <w:tc>
          <w:tcPr>
            <w:tcW w:w="1479" w:type="dxa"/>
            <w:shd w:val="clear" w:color="auto" w:fill="auto"/>
          </w:tcPr>
          <w:p w:rsidR="00530A1F" w:rsidRPr="00544172" w:rsidRDefault="00530A1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nú</w:t>
            </w:r>
          </w:p>
        </w:tc>
        <w:tc>
          <w:tcPr>
            <w:tcW w:w="4663" w:type="dxa"/>
            <w:shd w:val="clear" w:color="auto" w:fill="auto"/>
          </w:tcPr>
          <w:p w:rsidR="00530A1F" w:rsidRPr="0089372C" w:rsidRDefault="00530A1F" w:rsidP="00544172">
            <w:pPr>
              <w:spacing w:line="276" w:lineRule="auto"/>
            </w:pPr>
            <w:r w:rsidRPr="0089372C">
              <w:t>‘?’</w:t>
            </w:r>
          </w:p>
        </w:tc>
        <w:tc>
          <w:tcPr>
            <w:tcW w:w="2050" w:type="dxa"/>
            <w:shd w:val="clear" w:color="auto" w:fill="auto"/>
          </w:tcPr>
          <w:p w:rsidR="00530A1F" w:rsidRPr="00544172" w:rsidRDefault="00530A1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innuwána</w:t>
            </w:r>
          </w:p>
        </w:tc>
        <w:tc>
          <w:tcPr>
            <w:tcW w:w="3038" w:type="dxa"/>
            <w:shd w:val="clear" w:color="auto" w:fill="auto"/>
          </w:tcPr>
          <w:p w:rsidR="00530A1F" w:rsidRPr="0089372C" w:rsidRDefault="00530A1F" w:rsidP="00544172">
            <w:pPr>
              <w:spacing w:line="276" w:lineRule="auto"/>
            </w:pPr>
            <w:r w:rsidRPr="0089372C">
              <w:t>‘she completed filling (it)’</w:t>
            </w:r>
          </w:p>
        </w:tc>
      </w:tr>
      <w:tr w:rsidR="0089372C" w:rsidRPr="0089372C" w:rsidTr="00544172">
        <w:tc>
          <w:tcPr>
            <w:tcW w:w="1479" w:type="dxa"/>
            <w:shd w:val="clear" w:color="auto" w:fill="auto"/>
          </w:tcPr>
          <w:p w:rsidR="002726D4" w:rsidRPr="00544172" w:rsidRDefault="00DF54C9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2726D4" w:rsidRPr="00544172">
              <w:rPr>
                <w:sz w:val="28"/>
                <w:szCs w:val="28"/>
              </w:rPr>
              <w:t>itód</w:t>
            </w:r>
          </w:p>
        </w:tc>
        <w:tc>
          <w:tcPr>
            <w:tcW w:w="4663" w:type="dxa"/>
            <w:shd w:val="clear" w:color="auto" w:fill="auto"/>
          </w:tcPr>
          <w:p w:rsidR="002726D4" w:rsidRPr="0089372C" w:rsidRDefault="002726D4" w:rsidP="00544172">
            <w:pPr>
              <w:spacing w:line="276" w:lineRule="auto"/>
            </w:pPr>
            <w:r w:rsidRPr="0089372C">
              <w:t>‘giving’</w:t>
            </w:r>
          </w:p>
        </w:tc>
        <w:tc>
          <w:tcPr>
            <w:tcW w:w="2050" w:type="dxa"/>
            <w:shd w:val="clear" w:color="auto" w:fill="auto"/>
          </w:tcPr>
          <w:p w:rsidR="002726D4" w:rsidRPr="00544172" w:rsidRDefault="00DF54C9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89372C" w:rsidRPr="00544172">
              <w:rPr>
                <w:sz w:val="28"/>
                <w:szCs w:val="28"/>
              </w:rPr>
              <w:t>init</w:t>
            </w:r>
            <w:r w:rsidR="002726D4" w:rsidRPr="00544172">
              <w:rPr>
                <w:sz w:val="28"/>
                <w:szCs w:val="28"/>
              </w:rPr>
              <w:t>dána</w:t>
            </w:r>
          </w:p>
        </w:tc>
        <w:tc>
          <w:tcPr>
            <w:tcW w:w="3038" w:type="dxa"/>
            <w:shd w:val="clear" w:color="auto" w:fill="auto"/>
          </w:tcPr>
          <w:p w:rsidR="002726D4" w:rsidRPr="0089372C" w:rsidRDefault="002726D4" w:rsidP="00544172">
            <w:pPr>
              <w:spacing w:line="276" w:lineRule="auto"/>
            </w:pPr>
            <w:r w:rsidRPr="0089372C">
              <w:t>‘he gave to (him)’</w:t>
            </w:r>
          </w:p>
        </w:tc>
      </w:tr>
    </w:tbl>
    <w:p w:rsidR="00530A1F" w:rsidRPr="008129FA" w:rsidRDefault="00530A1F" w:rsidP="008129FA">
      <w:pPr>
        <w:spacing w:line="276" w:lineRule="auto"/>
      </w:pPr>
    </w:p>
    <w:p w:rsidR="00157A4A" w:rsidRPr="008129FA" w:rsidRDefault="00C9650F" w:rsidP="00590632">
      <w:pPr>
        <w:jc w:val="both"/>
      </w:pPr>
      <w:bookmarkStart w:id="3" w:name="_Ref339616959"/>
      <w:r w:rsidRPr="008129FA">
        <w:rPr>
          <w:b/>
        </w:rPr>
        <w:t xml:space="preserve">D. </w:t>
      </w:r>
      <w:r w:rsidR="003C19B5" w:rsidRPr="008129FA">
        <w:t>This next affix behaves a little differently</w:t>
      </w:r>
      <w:r w:rsidR="00AF2F22" w:rsidRPr="008129FA">
        <w:t>.</w:t>
      </w:r>
      <w:bookmarkEnd w:id="3"/>
      <w:r w:rsidRPr="008129FA">
        <w:t xml:space="preserve"> </w:t>
      </w:r>
      <w:r w:rsidR="00590632">
        <w:t>For convenience, assume that it’s separated from the stem by a different type of morpheme boundary, = (instead of + as for all the affixes above). Then you can formulate rules and constraints that refer to the = boundary.</w:t>
      </w:r>
      <w:r w:rsidRPr="008129FA">
        <w:t xml:space="preserve"> </w:t>
      </w:r>
    </w:p>
    <w:p w:rsidR="000617B0" w:rsidRPr="008129FA" w:rsidRDefault="000617B0" w:rsidP="008129FA">
      <w:pPr>
        <w:spacing w:line="276" w:lineRule="auto"/>
      </w:pPr>
    </w:p>
    <w:tbl>
      <w:tblPr>
        <w:tblW w:w="109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671"/>
        <w:gridCol w:w="2516"/>
        <w:gridCol w:w="1445"/>
        <w:gridCol w:w="5297"/>
      </w:tblGrid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a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w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rice terrace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a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w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 xml:space="preserve">‘one making, having a </w:t>
            </w:r>
            <w:r w:rsidRPr="00544172">
              <w:rPr>
                <w:i/>
              </w:rPr>
              <w:t>payaw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pounding in a mortar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pounding in a mortar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ampó</w:t>
            </w:r>
            <w:r w:rsidR="00156546" w:rsidRPr="00544172">
              <w:rPr>
                <w:sz w:val="28"/>
                <w:szCs w:val="28"/>
              </w:rPr>
              <w:t>ʔ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rice flour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ampó</w:t>
            </w:r>
            <w:r w:rsidR="00156546" w:rsidRPr="00544172">
              <w:rPr>
                <w:sz w:val="28"/>
                <w:szCs w:val="28"/>
              </w:rPr>
              <w:t>ʔ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pounding rice into flour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díla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tongue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íla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who takes the tongue (of an animal butchered)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u</w:t>
            </w:r>
            <w:r w:rsidR="0015654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bát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answer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u</w:t>
            </w:r>
            <w:r w:rsidR="0015654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bát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who answers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k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wood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5654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á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u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to go after fire wood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0617B0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i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b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notch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5654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i</w:t>
            </w:r>
            <w:r w:rsidR="00182F08" w:rsidRPr="00544172">
              <w:rPr>
                <w:sz w:val="28"/>
                <w:szCs w:val="28"/>
              </w:rPr>
              <w:t>j</w:t>
            </w:r>
            <w:r w:rsidRPr="00544172">
              <w:rPr>
                <w:sz w:val="28"/>
                <w:szCs w:val="28"/>
              </w:rPr>
              <w:t>áb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doing notching’</w:t>
            </w:r>
          </w:p>
        </w:tc>
      </w:tr>
      <w:tr w:rsidR="00544172" w:rsidRPr="008129FA" w:rsidTr="00544172">
        <w:tc>
          <w:tcPr>
            <w:tcW w:w="1671" w:type="dxa"/>
            <w:shd w:val="clear" w:color="auto" w:fill="auto"/>
          </w:tcPr>
          <w:p w:rsidR="000617B0" w:rsidRPr="00544172" w:rsidRDefault="00156546" w:rsidP="00544172">
            <w:pPr>
              <w:numPr>
                <w:ilvl w:val="0"/>
                <w:numId w:val="16"/>
              </w:numPr>
              <w:tabs>
                <w:tab w:val="clear" w:pos="360"/>
                <w:tab w:val="num" w:pos="630"/>
              </w:tabs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0617B0" w:rsidRPr="00544172">
              <w:rPr>
                <w:sz w:val="28"/>
                <w:szCs w:val="28"/>
              </w:rPr>
              <w:t>áwat</w:t>
            </w:r>
          </w:p>
        </w:tc>
        <w:tc>
          <w:tcPr>
            <w:tcW w:w="2516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receiving’</w:t>
            </w:r>
          </w:p>
        </w:tc>
        <w:tc>
          <w:tcPr>
            <w:tcW w:w="1445" w:type="dxa"/>
            <w:shd w:val="clear" w:color="auto" w:fill="auto"/>
          </w:tcPr>
          <w:p w:rsidR="000617B0" w:rsidRPr="00544172" w:rsidRDefault="000617B0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15654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áwat</w:t>
            </w:r>
          </w:p>
        </w:tc>
        <w:tc>
          <w:tcPr>
            <w:tcW w:w="5297" w:type="dxa"/>
            <w:shd w:val="clear" w:color="auto" w:fill="auto"/>
          </w:tcPr>
          <w:p w:rsidR="000617B0" w:rsidRPr="008129FA" w:rsidRDefault="000617B0" w:rsidP="00544172">
            <w:pPr>
              <w:spacing w:line="276" w:lineRule="auto"/>
            </w:pPr>
            <w:r w:rsidRPr="008129FA">
              <w:t>‘one receiving’</w:t>
            </w:r>
          </w:p>
        </w:tc>
      </w:tr>
    </w:tbl>
    <w:p w:rsidR="000617B0" w:rsidRPr="008129FA" w:rsidRDefault="000617B0" w:rsidP="008129FA">
      <w:pPr>
        <w:spacing w:line="276" w:lineRule="auto"/>
      </w:pPr>
    </w:p>
    <w:p w:rsidR="00C9650F" w:rsidRPr="008129FA" w:rsidRDefault="00590632" w:rsidP="00590632">
      <w:r>
        <w:rPr>
          <w:b/>
        </w:rPr>
        <w:t xml:space="preserve">E. </w:t>
      </w:r>
      <w:r>
        <w:t>Here are the problematic data—be sure to look at them carefully.</w:t>
      </w:r>
    </w:p>
    <w:tbl>
      <w:tblPr>
        <w:tblW w:w="108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 w:firstRow="1" w:lastRow="0" w:firstColumn="1" w:lastColumn="0" w:noHBand="0" w:noVBand="0"/>
      </w:tblPr>
      <w:tblGrid>
        <w:gridCol w:w="1668"/>
        <w:gridCol w:w="4380"/>
        <w:gridCol w:w="1336"/>
        <w:gridCol w:w="3510"/>
      </w:tblGrid>
      <w:tr w:rsidR="00544172" w:rsidRPr="008129FA" w:rsidTr="00544172">
        <w:tc>
          <w:tcPr>
            <w:tcW w:w="1668" w:type="dxa"/>
            <w:shd w:val="clear" w:color="auto" w:fill="auto"/>
          </w:tcPr>
          <w:p w:rsidR="00CA0A61" w:rsidRPr="00544172" w:rsidRDefault="00CA0A6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bosí</w:t>
            </w:r>
          </w:p>
        </w:tc>
        <w:tc>
          <w:tcPr>
            <w:tcW w:w="4380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?’</w:t>
            </w:r>
          </w:p>
        </w:tc>
        <w:tc>
          <w:tcPr>
            <w:tcW w:w="1336" w:type="dxa"/>
            <w:shd w:val="clear" w:color="auto" w:fill="auto"/>
          </w:tcPr>
          <w:p w:rsidR="00CA0A61" w:rsidRPr="00544172" w:rsidRDefault="00CA0A61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sí</w:t>
            </w:r>
          </w:p>
        </w:tc>
        <w:tc>
          <w:tcPr>
            <w:tcW w:w="3510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>‘one to open (e.g., a boil)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A0A61" w:rsidRPr="00544172" w:rsidRDefault="00CA0A61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podít</w:t>
            </w:r>
          </w:p>
        </w:tc>
        <w:tc>
          <w:tcPr>
            <w:tcW w:w="4380" w:type="dxa"/>
            <w:shd w:val="clear" w:color="auto" w:fill="auto"/>
          </w:tcPr>
          <w:p w:rsidR="00CA0A61" w:rsidRPr="008129FA" w:rsidRDefault="00511500" w:rsidP="00544172">
            <w:pPr>
              <w:spacing w:line="276" w:lineRule="auto"/>
            </w:pPr>
            <w:r w:rsidRPr="008129FA">
              <w:t>‘?</w:t>
            </w:r>
            <w:r w:rsidR="00CA0A61" w:rsidRPr="008129FA">
              <w:t>’</w:t>
            </w:r>
          </w:p>
        </w:tc>
        <w:tc>
          <w:tcPr>
            <w:tcW w:w="1336" w:type="dxa"/>
            <w:shd w:val="clear" w:color="auto" w:fill="auto"/>
          </w:tcPr>
          <w:p w:rsidR="00CA0A61" w:rsidRPr="00544172" w:rsidRDefault="00CA0A61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dít</w:t>
            </w:r>
          </w:p>
        </w:tc>
        <w:tc>
          <w:tcPr>
            <w:tcW w:w="3510" w:type="dxa"/>
            <w:shd w:val="clear" w:color="auto" w:fill="auto"/>
          </w:tcPr>
          <w:p w:rsidR="00CA0A61" w:rsidRPr="008129FA" w:rsidRDefault="00CA0A61" w:rsidP="00544172">
            <w:pPr>
              <w:spacing w:line="276" w:lineRule="auto"/>
            </w:pPr>
            <w:r w:rsidRPr="008129FA">
              <w:t xml:space="preserve">‘that which </w:t>
            </w:r>
            <w:r w:rsidR="00CB77FF" w:rsidRPr="008129FA">
              <w:t xml:space="preserve">is </w:t>
            </w:r>
            <w:r w:rsidRPr="008129FA">
              <w:t>crushed (e.g. insects)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opá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winnowing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pá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winnowing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obód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materials for construction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mbód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 xml:space="preserve">‘one getting </w:t>
            </w:r>
            <w:r w:rsidRPr="00544172">
              <w:rPr>
                <w:i/>
              </w:rPr>
              <w:t>tobod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nód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bstruction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nód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obstructing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todó</w:t>
            </w:r>
            <w:r w:rsidR="002E76A6" w:rsidRPr="00544172">
              <w:rPr>
                <w:sz w:val="28"/>
                <w:szCs w:val="28"/>
              </w:rPr>
              <w:t>ʔ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pointing with forefinger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ndó</w:t>
            </w:r>
            <w:r w:rsidR="002E76A6" w:rsidRPr="00544172">
              <w:rPr>
                <w:sz w:val="28"/>
                <w:szCs w:val="28"/>
              </w:rPr>
              <w:t>ʔ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pointing his finger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gób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a burning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2E76A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gób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doing burning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</w:t>
            </w:r>
            <w:r w:rsidR="002E76A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á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one kind of ceremony when sacrifice is made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2E76A6" w:rsidRPr="00544172">
              <w:rPr>
                <w:sz w:val="28"/>
                <w:szCs w:val="28"/>
              </w:rPr>
              <w:t>ŋŋ</w:t>
            </w:r>
            <w:r w:rsidRPr="00544172">
              <w:rPr>
                <w:sz w:val="28"/>
                <w:szCs w:val="28"/>
              </w:rPr>
              <w:t>á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 xml:space="preserve">‘that sacrificed in </w:t>
            </w:r>
            <w:r w:rsidRPr="00544172">
              <w:rPr>
                <w:i/>
              </w:rPr>
              <w:t>songa</w:t>
            </w:r>
            <w:r w:rsidRPr="008129FA">
              <w:t>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B77FF" w:rsidRPr="00544172" w:rsidRDefault="00CB77FF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solíg</w:t>
            </w:r>
          </w:p>
        </w:tc>
        <w:tc>
          <w:tcPr>
            <w:tcW w:w="438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crowding out, displacing’</w:t>
            </w:r>
          </w:p>
        </w:tc>
        <w:tc>
          <w:tcPr>
            <w:tcW w:w="1336" w:type="dxa"/>
            <w:shd w:val="clear" w:color="auto" w:fill="auto"/>
          </w:tcPr>
          <w:p w:rsidR="00CB77FF" w:rsidRPr="00544172" w:rsidRDefault="00CB77FF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llíg</w:t>
            </w:r>
          </w:p>
        </w:tc>
        <w:tc>
          <w:tcPr>
            <w:tcW w:w="3510" w:type="dxa"/>
            <w:shd w:val="clear" w:color="auto" w:fill="auto"/>
          </w:tcPr>
          <w:p w:rsidR="00CB77FF" w:rsidRPr="008129FA" w:rsidRDefault="00CB77FF" w:rsidP="00544172">
            <w:pPr>
              <w:spacing w:line="276" w:lineRule="auto"/>
            </w:pPr>
            <w:r w:rsidRPr="008129FA">
              <w:t>‘that which crowds out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2758C" w:rsidRPr="00544172" w:rsidRDefault="00C2758C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gosá</w:t>
            </w:r>
            <w:r w:rsidR="00182F08" w:rsidRPr="00544172">
              <w:rPr>
                <w:sz w:val="28"/>
                <w:szCs w:val="28"/>
              </w:rPr>
              <w:t>j</w:t>
            </w:r>
          </w:p>
        </w:tc>
        <w:tc>
          <w:tcPr>
            <w:tcW w:w="4380" w:type="dxa"/>
            <w:shd w:val="clear" w:color="auto" w:fill="auto"/>
          </w:tcPr>
          <w:p w:rsidR="00C2758C" w:rsidRPr="008129FA" w:rsidRDefault="00C2758C" w:rsidP="00544172">
            <w:pPr>
              <w:spacing w:line="276" w:lineRule="auto"/>
            </w:pPr>
            <w:r w:rsidRPr="008129FA">
              <w:t>‘collapse, disassembly’</w:t>
            </w:r>
          </w:p>
        </w:tc>
        <w:tc>
          <w:tcPr>
            <w:tcW w:w="1336" w:type="dxa"/>
            <w:shd w:val="clear" w:color="auto" w:fill="auto"/>
          </w:tcPr>
          <w:p w:rsidR="00C2758C" w:rsidRPr="00544172" w:rsidRDefault="00C2758C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2E76A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sá</w:t>
            </w:r>
            <w:r w:rsidR="00182F08" w:rsidRPr="00544172">
              <w:rPr>
                <w:sz w:val="28"/>
                <w:szCs w:val="28"/>
              </w:rPr>
              <w:t>j</w:t>
            </w:r>
          </w:p>
        </w:tc>
        <w:tc>
          <w:tcPr>
            <w:tcW w:w="3510" w:type="dxa"/>
            <w:shd w:val="clear" w:color="auto" w:fill="auto"/>
          </w:tcPr>
          <w:p w:rsidR="00C2758C" w:rsidRPr="008129FA" w:rsidRDefault="00C2758C" w:rsidP="00544172">
            <w:pPr>
              <w:spacing w:line="276" w:lineRule="auto"/>
            </w:pPr>
            <w:r w:rsidRPr="008129FA">
              <w:t>‘that which razes (e.g. a house)’</w:t>
            </w:r>
          </w:p>
        </w:tc>
      </w:tr>
      <w:tr w:rsidR="00544172" w:rsidRPr="008129FA" w:rsidTr="00544172">
        <w:tc>
          <w:tcPr>
            <w:tcW w:w="1668" w:type="dxa"/>
            <w:shd w:val="clear" w:color="auto" w:fill="auto"/>
          </w:tcPr>
          <w:p w:rsidR="00C2758C" w:rsidRPr="00544172" w:rsidRDefault="002E76A6" w:rsidP="00544172">
            <w:pPr>
              <w:numPr>
                <w:ilvl w:val="0"/>
                <w:numId w:val="16"/>
              </w:num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ʔ</w:t>
            </w:r>
            <w:r w:rsidR="00C2758C" w:rsidRPr="00544172">
              <w:rPr>
                <w:sz w:val="28"/>
                <w:szCs w:val="28"/>
              </w:rPr>
              <w:t>omós</w:t>
            </w:r>
          </w:p>
        </w:tc>
        <w:tc>
          <w:tcPr>
            <w:tcW w:w="4380" w:type="dxa"/>
            <w:shd w:val="clear" w:color="auto" w:fill="auto"/>
          </w:tcPr>
          <w:p w:rsidR="00C2758C" w:rsidRPr="008129FA" w:rsidRDefault="00C2758C" w:rsidP="00544172">
            <w:pPr>
              <w:spacing w:line="276" w:lineRule="auto"/>
            </w:pPr>
            <w:r w:rsidRPr="008129FA">
              <w:t>‘bath’</w:t>
            </w:r>
          </w:p>
        </w:tc>
        <w:tc>
          <w:tcPr>
            <w:tcW w:w="1336" w:type="dxa"/>
            <w:shd w:val="clear" w:color="auto" w:fill="auto"/>
          </w:tcPr>
          <w:p w:rsidR="00C2758C" w:rsidRPr="00544172" w:rsidRDefault="00C2758C" w:rsidP="00544172">
            <w:pPr>
              <w:spacing w:line="276" w:lineRule="auto"/>
              <w:rPr>
                <w:sz w:val="28"/>
                <w:szCs w:val="28"/>
              </w:rPr>
            </w:pPr>
            <w:r w:rsidRPr="00544172">
              <w:rPr>
                <w:sz w:val="28"/>
                <w:szCs w:val="28"/>
              </w:rPr>
              <w:t>ma</w:t>
            </w:r>
            <w:r w:rsidR="002E76A6" w:rsidRPr="00544172">
              <w:rPr>
                <w:sz w:val="28"/>
                <w:szCs w:val="28"/>
              </w:rPr>
              <w:t>ŋ</w:t>
            </w:r>
            <w:r w:rsidRPr="00544172">
              <w:rPr>
                <w:sz w:val="28"/>
                <w:szCs w:val="28"/>
              </w:rPr>
              <w:t>mós</w:t>
            </w:r>
          </w:p>
        </w:tc>
        <w:tc>
          <w:tcPr>
            <w:tcW w:w="3510" w:type="dxa"/>
            <w:shd w:val="clear" w:color="auto" w:fill="auto"/>
          </w:tcPr>
          <w:p w:rsidR="00C2758C" w:rsidRPr="008129FA" w:rsidRDefault="00C2758C" w:rsidP="00544172">
            <w:pPr>
              <w:spacing w:line="276" w:lineRule="auto"/>
            </w:pPr>
            <w:r w:rsidRPr="008129FA">
              <w:t>‘one who bathes (someone)’</w:t>
            </w:r>
          </w:p>
        </w:tc>
      </w:tr>
    </w:tbl>
    <w:p w:rsidR="007300C8" w:rsidRPr="008129FA" w:rsidRDefault="007300C8" w:rsidP="008129FA">
      <w:pPr>
        <w:spacing w:line="276" w:lineRule="auto"/>
      </w:pPr>
    </w:p>
    <w:sectPr w:rsidR="007300C8" w:rsidRPr="008129FA" w:rsidSect="00BD5120">
      <w:headerReference w:type="default" r:id="rId7"/>
      <w:footerReference w:type="default" r:id="rId8"/>
      <w:pgSz w:w="12240" w:h="15840"/>
      <w:pgMar w:top="1440" w:right="720" w:bottom="144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4172" w:rsidRDefault="00544172">
      <w:r>
        <w:separator/>
      </w:r>
    </w:p>
  </w:endnote>
  <w:endnote w:type="continuationSeparator" w:id="0">
    <w:p w:rsidR="00544172" w:rsidRDefault="005441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A5306" w:rsidRDefault="00BA5306">
    <w:pPr>
      <w:pStyle w:val="Footer"/>
    </w:pPr>
    <w:r w:rsidRPr="00AC469A">
      <w:rPr>
        <w:i/>
      </w:rPr>
      <w:t xml:space="preserve">Ling </w:t>
    </w:r>
    <w:r>
      <w:rPr>
        <w:i/>
      </w:rPr>
      <w:t>20</w:t>
    </w:r>
    <w:r w:rsidR="008E02E7">
      <w:rPr>
        <w:i/>
      </w:rPr>
      <w:t>1</w:t>
    </w:r>
    <w:r w:rsidRPr="00AC469A">
      <w:rPr>
        <w:i/>
      </w:rPr>
      <w:t>A, Phonolog</w:t>
    </w:r>
    <w:r>
      <w:rPr>
        <w:i/>
      </w:rPr>
      <w:t xml:space="preserve">ical </w:t>
    </w:r>
    <w:smartTag w:uri="urn:schemas:contacts" w:element="Sn">
      <w:r>
        <w:rPr>
          <w:i/>
        </w:rPr>
        <w:t>Theory</w:t>
      </w:r>
    </w:smartTag>
    <w:r>
      <w:rPr>
        <w:i/>
      </w:rPr>
      <w:t xml:space="preserve"> </w:t>
    </w:r>
    <w:r w:rsidR="008E02E7">
      <w:rPr>
        <w:i/>
      </w:rPr>
      <w:t>I</w:t>
    </w:r>
    <w:r w:rsidRPr="00AC469A">
      <w:rPr>
        <w:i/>
      </w:rPr>
      <w:t xml:space="preserve">I. </w:t>
    </w:r>
    <w:r w:rsidR="008E02E7">
      <w:rPr>
        <w:i/>
      </w:rPr>
      <w:t>Winter 2015</w:t>
    </w:r>
    <w:r w:rsidRPr="00AC469A">
      <w:rPr>
        <w:i/>
      </w:rPr>
      <w:t>, Zuraw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4172" w:rsidRDefault="00544172">
      <w:r>
        <w:separator/>
      </w:r>
    </w:p>
  </w:footnote>
  <w:footnote w:type="continuationSeparator" w:id="0">
    <w:p w:rsidR="00544172" w:rsidRDefault="0054417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A5306" w:rsidRDefault="00BA5306">
    <w:pPr>
      <w:pStyle w:val="Header"/>
    </w:pPr>
    <w:r>
      <w:tab/>
    </w:r>
    <w: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7D2CC9">
      <w:rPr>
        <w:rStyle w:val="PageNumber"/>
        <w:noProof/>
      </w:rPr>
      <w:t>5</w:t>
    </w:r>
    <w:r>
      <w:rPr>
        <w:rStyle w:val="PageNumber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6D525F"/>
    <w:multiLevelType w:val="hybridMultilevel"/>
    <w:tmpl w:val="F20A1138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165209F0"/>
    <w:multiLevelType w:val="multilevel"/>
    <w:tmpl w:val="70B2E912"/>
    <w:lvl w:ilvl="0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">
    <w:nsid w:val="1A705F04"/>
    <w:multiLevelType w:val="hybridMultilevel"/>
    <w:tmpl w:val="E876AAEA"/>
    <w:lvl w:ilvl="0" w:tplc="04090003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>
    <w:nsid w:val="1E4A2B57"/>
    <w:multiLevelType w:val="multilevel"/>
    <w:tmpl w:val="E876AAEA"/>
    <w:lvl w:ilvl="0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>
    <w:nsid w:val="24290447"/>
    <w:multiLevelType w:val="hybridMultilevel"/>
    <w:tmpl w:val="70B2E912"/>
    <w:lvl w:ilvl="0" w:tplc="04090003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5">
    <w:nsid w:val="27C310CB"/>
    <w:multiLevelType w:val="multilevel"/>
    <w:tmpl w:val="E47E3F3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>
    <w:nsid w:val="290E30C9"/>
    <w:multiLevelType w:val="multilevel"/>
    <w:tmpl w:val="4C220E16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2C574068"/>
    <w:multiLevelType w:val="hybridMultilevel"/>
    <w:tmpl w:val="0FA2FE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316223A"/>
    <w:multiLevelType w:val="hybridMultilevel"/>
    <w:tmpl w:val="97CAD09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342E7645"/>
    <w:multiLevelType w:val="hybridMultilevel"/>
    <w:tmpl w:val="6972D65C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0">
    <w:nsid w:val="420A4D98"/>
    <w:multiLevelType w:val="hybridMultilevel"/>
    <w:tmpl w:val="B5CAA6A8"/>
    <w:lvl w:ilvl="0" w:tplc="0C9885CC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E8C1C44"/>
    <w:multiLevelType w:val="multilevel"/>
    <w:tmpl w:val="2ECE01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5E8020DA"/>
    <w:multiLevelType w:val="hybridMultilevel"/>
    <w:tmpl w:val="E47E3F38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3">
    <w:nsid w:val="623C67D1"/>
    <w:multiLevelType w:val="hybridMultilevel"/>
    <w:tmpl w:val="F7225754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>
    <w:nsid w:val="692570BE"/>
    <w:multiLevelType w:val="multilevel"/>
    <w:tmpl w:val="A232E43E"/>
    <w:lvl w:ilvl="0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6A657FBC"/>
    <w:multiLevelType w:val="hybridMultilevel"/>
    <w:tmpl w:val="4C220E16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7AA9723C"/>
    <w:multiLevelType w:val="multilevel"/>
    <w:tmpl w:val="F20A113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7E6365D0"/>
    <w:multiLevelType w:val="hybridMultilevel"/>
    <w:tmpl w:val="5290ADA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5">
      <w:start w:val="1"/>
      <w:numFmt w:val="bullet"/>
      <w:lvlText w:val="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13"/>
  </w:num>
  <w:num w:numId="4">
    <w:abstractNumId w:val="2"/>
  </w:num>
  <w:num w:numId="5">
    <w:abstractNumId w:val="3"/>
  </w:num>
  <w:num w:numId="6">
    <w:abstractNumId w:val="12"/>
  </w:num>
  <w:num w:numId="7">
    <w:abstractNumId w:val="5"/>
  </w:num>
  <w:num w:numId="8">
    <w:abstractNumId w:val="17"/>
  </w:num>
  <w:num w:numId="9">
    <w:abstractNumId w:val="15"/>
  </w:num>
  <w:num w:numId="10">
    <w:abstractNumId w:val="11"/>
  </w:num>
  <w:num w:numId="11">
    <w:abstractNumId w:val="6"/>
  </w:num>
  <w:num w:numId="12">
    <w:abstractNumId w:val="10"/>
  </w:num>
  <w:num w:numId="13">
    <w:abstractNumId w:val="0"/>
  </w:num>
  <w:num w:numId="14">
    <w:abstractNumId w:val="14"/>
  </w:num>
  <w:num w:numId="15">
    <w:abstractNumId w:val="16"/>
  </w:num>
  <w:num w:numId="16">
    <w:abstractNumId w:val="9"/>
  </w:num>
  <w:num w:numId="17">
    <w:abstractNumId w:val="8"/>
  </w:num>
  <w:num w:numId="1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4E3A34"/>
    <w:rsid w:val="0000174D"/>
    <w:rsid w:val="00004E2B"/>
    <w:rsid w:val="000155C0"/>
    <w:rsid w:val="00027F8D"/>
    <w:rsid w:val="00041728"/>
    <w:rsid w:val="00041C1D"/>
    <w:rsid w:val="00047131"/>
    <w:rsid w:val="00050B71"/>
    <w:rsid w:val="00051742"/>
    <w:rsid w:val="00052DAA"/>
    <w:rsid w:val="000562B8"/>
    <w:rsid w:val="000617B0"/>
    <w:rsid w:val="0006308D"/>
    <w:rsid w:val="00063996"/>
    <w:rsid w:val="00066E42"/>
    <w:rsid w:val="00074CF5"/>
    <w:rsid w:val="00087B64"/>
    <w:rsid w:val="000B6050"/>
    <w:rsid w:val="000D6881"/>
    <w:rsid w:val="000E07E2"/>
    <w:rsid w:val="000E4B03"/>
    <w:rsid w:val="000F2756"/>
    <w:rsid w:val="00126280"/>
    <w:rsid w:val="00127A0F"/>
    <w:rsid w:val="00130976"/>
    <w:rsid w:val="00137544"/>
    <w:rsid w:val="00143A52"/>
    <w:rsid w:val="00152FAE"/>
    <w:rsid w:val="00156546"/>
    <w:rsid w:val="00157A4A"/>
    <w:rsid w:val="001628DD"/>
    <w:rsid w:val="001660BC"/>
    <w:rsid w:val="00170462"/>
    <w:rsid w:val="0017540E"/>
    <w:rsid w:val="00182F08"/>
    <w:rsid w:val="001B7356"/>
    <w:rsid w:val="001C753F"/>
    <w:rsid w:val="001D0C3F"/>
    <w:rsid w:val="001D1C6F"/>
    <w:rsid w:val="001D6EB8"/>
    <w:rsid w:val="001E4A5B"/>
    <w:rsid w:val="001F436C"/>
    <w:rsid w:val="001F71D1"/>
    <w:rsid w:val="00204B78"/>
    <w:rsid w:val="0021391F"/>
    <w:rsid w:val="00235237"/>
    <w:rsid w:val="002614BF"/>
    <w:rsid w:val="00261A72"/>
    <w:rsid w:val="002726D4"/>
    <w:rsid w:val="00277C0F"/>
    <w:rsid w:val="00294ABB"/>
    <w:rsid w:val="00295E66"/>
    <w:rsid w:val="002A34FC"/>
    <w:rsid w:val="002A56C2"/>
    <w:rsid w:val="002A5B08"/>
    <w:rsid w:val="002C66FC"/>
    <w:rsid w:val="002D370D"/>
    <w:rsid w:val="002D6368"/>
    <w:rsid w:val="002D7618"/>
    <w:rsid w:val="002E76A6"/>
    <w:rsid w:val="002F0A32"/>
    <w:rsid w:val="002F3467"/>
    <w:rsid w:val="002F4B53"/>
    <w:rsid w:val="002F54AA"/>
    <w:rsid w:val="00322E52"/>
    <w:rsid w:val="00341B65"/>
    <w:rsid w:val="00346D88"/>
    <w:rsid w:val="00371653"/>
    <w:rsid w:val="00374A18"/>
    <w:rsid w:val="00375B14"/>
    <w:rsid w:val="003843E5"/>
    <w:rsid w:val="00393BD0"/>
    <w:rsid w:val="0039668E"/>
    <w:rsid w:val="00396D27"/>
    <w:rsid w:val="003A2D42"/>
    <w:rsid w:val="003A68D3"/>
    <w:rsid w:val="003A7195"/>
    <w:rsid w:val="003B3108"/>
    <w:rsid w:val="003B4D2C"/>
    <w:rsid w:val="003C19B5"/>
    <w:rsid w:val="003C2266"/>
    <w:rsid w:val="003D720C"/>
    <w:rsid w:val="003E21BC"/>
    <w:rsid w:val="003E5C54"/>
    <w:rsid w:val="003F6687"/>
    <w:rsid w:val="00403BF7"/>
    <w:rsid w:val="00440885"/>
    <w:rsid w:val="00440F9E"/>
    <w:rsid w:val="00441E90"/>
    <w:rsid w:val="004621F5"/>
    <w:rsid w:val="00484E5B"/>
    <w:rsid w:val="0049005D"/>
    <w:rsid w:val="00492D77"/>
    <w:rsid w:val="004C3C29"/>
    <w:rsid w:val="004C5AD5"/>
    <w:rsid w:val="004C794F"/>
    <w:rsid w:val="004D20BB"/>
    <w:rsid w:val="004E3A34"/>
    <w:rsid w:val="00503C30"/>
    <w:rsid w:val="005102E4"/>
    <w:rsid w:val="00511500"/>
    <w:rsid w:val="00530A1F"/>
    <w:rsid w:val="0053212C"/>
    <w:rsid w:val="00542CCE"/>
    <w:rsid w:val="00544172"/>
    <w:rsid w:val="00547786"/>
    <w:rsid w:val="00547E4E"/>
    <w:rsid w:val="00550B48"/>
    <w:rsid w:val="00574EA9"/>
    <w:rsid w:val="005765A2"/>
    <w:rsid w:val="00590632"/>
    <w:rsid w:val="005C1611"/>
    <w:rsid w:val="005C72A5"/>
    <w:rsid w:val="005E1E02"/>
    <w:rsid w:val="005F35FC"/>
    <w:rsid w:val="0062710A"/>
    <w:rsid w:val="00631FB2"/>
    <w:rsid w:val="0064188C"/>
    <w:rsid w:val="00646E36"/>
    <w:rsid w:val="00647154"/>
    <w:rsid w:val="006567C7"/>
    <w:rsid w:val="0066651A"/>
    <w:rsid w:val="0067316C"/>
    <w:rsid w:val="006737F0"/>
    <w:rsid w:val="006820C7"/>
    <w:rsid w:val="006835D0"/>
    <w:rsid w:val="00693EAE"/>
    <w:rsid w:val="006946BA"/>
    <w:rsid w:val="00697758"/>
    <w:rsid w:val="00697BA5"/>
    <w:rsid w:val="006B6DC2"/>
    <w:rsid w:val="006D125D"/>
    <w:rsid w:val="006E159B"/>
    <w:rsid w:val="006E6EDB"/>
    <w:rsid w:val="006F3A51"/>
    <w:rsid w:val="006F6E39"/>
    <w:rsid w:val="00710DD7"/>
    <w:rsid w:val="0071369F"/>
    <w:rsid w:val="00714D70"/>
    <w:rsid w:val="00722B20"/>
    <w:rsid w:val="007300C8"/>
    <w:rsid w:val="007341FA"/>
    <w:rsid w:val="00745B7F"/>
    <w:rsid w:val="00750202"/>
    <w:rsid w:val="0075794A"/>
    <w:rsid w:val="007618DA"/>
    <w:rsid w:val="00771B79"/>
    <w:rsid w:val="007750EB"/>
    <w:rsid w:val="00781022"/>
    <w:rsid w:val="007860D2"/>
    <w:rsid w:val="007A69B6"/>
    <w:rsid w:val="007B4C3B"/>
    <w:rsid w:val="007D2CC9"/>
    <w:rsid w:val="007D3D43"/>
    <w:rsid w:val="007E482D"/>
    <w:rsid w:val="007F0C08"/>
    <w:rsid w:val="008129FA"/>
    <w:rsid w:val="0082406D"/>
    <w:rsid w:val="00830467"/>
    <w:rsid w:val="00837978"/>
    <w:rsid w:val="00837D8D"/>
    <w:rsid w:val="00845943"/>
    <w:rsid w:val="0086329F"/>
    <w:rsid w:val="00863D72"/>
    <w:rsid w:val="00887198"/>
    <w:rsid w:val="0089306C"/>
    <w:rsid w:val="0089372C"/>
    <w:rsid w:val="008A496F"/>
    <w:rsid w:val="008B3A42"/>
    <w:rsid w:val="008C6B3B"/>
    <w:rsid w:val="008E02E7"/>
    <w:rsid w:val="008F2273"/>
    <w:rsid w:val="0091503B"/>
    <w:rsid w:val="009163D0"/>
    <w:rsid w:val="00961672"/>
    <w:rsid w:val="00966EEE"/>
    <w:rsid w:val="009738CE"/>
    <w:rsid w:val="00976289"/>
    <w:rsid w:val="0099451C"/>
    <w:rsid w:val="009A0B56"/>
    <w:rsid w:val="009A1FEC"/>
    <w:rsid w:val="009B5016"/>
    <w:rsid w:val="009D1284"/>
    <w:rsid w:val="009D45F2"/>
    <w:rsid w:val="009E6065"/>
    <w:rsid w:val="00A15996"/>
    <w:rsid w:val="00A173ED"/>
    <w:rsid w:val="00A5719D"/>
    <w:rsid w:val="00A654AA"/>
    <w:rsid w:val="00A70FA0"/>
    <w:rsid w:val="00A82D33"/>
    <w:rsid w:val="00A95D23"/>
    <w:rsid w:val="00AC52CC"/>
    <w:rsid w:val="00AD633B"/>
    <w:rsid w:val="00AF2F22"/>
    <w:rsid w:val="00B02449"/>
    <w:rsid w:val="00B1092D"/>
    <w:rsid w:val="00B133A8"/>
    <w:rsid w:val="00B45BC9"/>
    <w:rsid w:val="00B4794E"/>
    <w:rsid w:val="00B50495"/>
    <w:rsid w:val="00B579B8"/>
    <w:rsid w:val="00B84D84"/>
    <w:rsid w:val="00B9488F"/>
    <w:rsid w:val="00B97F49"/>
    <w:rsid w:val="00BA5306"/>
    <w:rsid w:val="00BB3CE9"/>
    <w:rsid w:val="00BB7EEE"/>
    <w:rsid w:val="00BC2168"/>
    <w:rsid w:val="00BC7F13"/>
    <w:rsid w:val="00BD5120"/>
    <w:rsid w:val="00BD59FD"/>
    <w:rsid w:val="00BF4DDF"/>
    <w:rsid w:val="00C06CA5"/>
    <w:rsid w:val="00C15DDF"/>
    <w:rsid w:val="00C23A57"/>
    <w:rsid w:val="00C243E6"/>
    <w:rsid w:val="00C2758C"/>
    <w:rsid w:val="00C37312"/>
    <w:rsid w:val="00C57F3D"/>
    <w:rsid w:val="00C70A5E"/>
    <w:rsid w:val="00C745BD"/>
    <w:rsid w:val="00C74E51"/>
    <w:rsid w:val="00C918D5"/>
    <w:rsid w:val="00C922ED"/>
    <w:rsid w:val="00C943C3"/>
    <w:rsid w:val="00C9650F"/>
    <w:rsid w:val="00CA007E"/>
    <w:rsid w:val="00CA0A61"/>
    <w:rsid w:val="00CB2608"/>
    <w:rsid w:val="00CB77FF"/>
    <w:rsid w:val="00CC03EE"/>
    <w:rsid w:val="00CC06E1"/>
    <w:rsid w:val="00CC500F"/>
    <w:rsid w:val="00CE3AE7"/>
    <w:rsid w:val="00CF4532"/>
    <w:rsid w:val="00D00514"/>
    <w:rsid w:val="00D27BC9"/>
    <w:rsid w:val="00D33FEC"/>
    <w:rsid w:val="00D40982"/>
    <w:rsid w:val="00D460FD"/>
    <w:rsid w:val="00D53586"/>
    <w:rsid w:val="00D60763"/>
    <w:rsid w:val="00D91443"/>
    <w:rsid w:val="00D94C7B"/>
    <w:rsid w:val="00DA09E9"/>
    <w:rsid w:val="00DA5E9D"/>
    <w:rsid w:val="00DE41AB"/>
    <w:rsid w:val="00DF54C9"/>
    <w:rsid w:val="00DF76D6"/>
    <w:rsid w:val="00E11327"/>
    <w:rsid w:val="00E23A8E"/>
    <w:rsid w:val="00E2574E"/>
    <w:rsid w:val="00E33D1E"/>
    <w:rsid w:val="00E37347"/>
    <w:rsid w:val="00E40C9D"/>
    <w:rsid w:val="00E56663"/>
    <w:rsid w:val="00E809B5"/>
    <w:rsid w:val="00E97829"/>
    <w:rsid w:val="00E9792D"/>
    <w:rsid w:val="00EE73FB"/>
    <w:rsid w:val="00EF41D5"/>
    <w:rsid w:val="00F057BA"/>
    <w:rsid w:val="00F20722"/>
    <w:rsid w:val="00F44994"/>
    <w:rsid w:val="00F4635A"/>
    <w:rsid w:val="00F57AE4"/>
    <w:rsid w:val="00F9179C"/>
    <w:rsid w:val="00F94E5A"/>
    <w:rsid w:val="00FC48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:contacts" w:name="Sn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E50DCA7-E360-44AB-BFDA-A4F6AF20F5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Batang" w:hAnsi="Times New Roman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eastAsia="ko-KR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table" w:styleId="TableGrid">
    <w:name w:val="Table Grid"/>
    <w:basedOn w:val="TableNormal"/>
    <w:rsid w:val="004E3A3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C37312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C3731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C37312"/>
  </w:style>
  <w:style w:type="paragraph" w:styleId="FootnoteText">
    <w:name w:val="footnote text"/>
    <w:basedOn w:val="Normal"/>
    <w:semiHidden/>
    <w:rsid w:val="002F54AA"/>
    <w:rPr>
      <w:sz w:val="20"/>
      <w:szCs w:val="20"/>
    </w:rPr>
  </w:style>
  <w:style w:type="character" w:styleId="FootnoteReference">
    <w:name w:val="footnote reference"/>
    <w:semiHidden/>
    <w:rsid w:val="002F54AA"/>
    <w:rPr>
      <w:vertAlign w:val="superscript"/>
    </w:rPr>
  </w:style>
  <w:style w:type="paragraph" w:styleId="BalloonText">
    <w:name w:val="Balloon Text"/>
    <w:basedOn w:val="Normal"/>
    <w:link w:val="BalloonTextChar"/>
    <w:rsid w:val="008E02E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rsid w:val="008E02E7"/>
    <w:rPr>
      <w:rFonts w:ascii="Segoe UI" w:hAnsi="Segoe UI" w:cs="Segoe UI"/>
      <w:sz w:val="18"/>
      <w:szCs w:val="18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5</Pages>
  <Words>1730</Words>
  <Characters>9864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as been Xed</vt:lpstr>
    </vt:vector>
  </TitlesOfParts>
  <Company>UCLA</Company>
  <LinksUpToDate>false</LinksUpToDate>
  <CharactersWithSpaces>115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as been Xed</dc:title>
  <dc:subject/>
  <dc:creator>Kie Zuraw</dc:creator>
  <cp:keywords/>
  <dc:description/>
  <cp:lastModifiedBy>Zuraw, Kie</cp:lastModifiedBy>
  <cp:revision>20</cp:revision>
  <cp:lastPrinted>2015-02-13T02:18:00Z</cp:lastPrinted>
  <dcterms:created xsi:type="dcterms:W3CDTF">2015-02-13T01:36:00Z</dcterms:created>
  <dcterms:modified xsi:type="dcterms:W3CDTF">2015-02-13T0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"&gt;&lt;session id="XsuUbtPD"/&gt;&lt;style id="http://www.zotero.org/styles/unified-style-linguistics" hasBibliography="1" bibliographyStyleHasBeenSet="0"/&gt;&lt;prefs&gt;&lt;pref name="fieldType" value="Field"/&gt;&lt;pref name="storeRe</vt:lpwstr>
  </property>
  <property fmtid="{D5CDD505-2E9C-101B-9397-08002B2CF9AE}" pid="3" name="ZOTERO_PREF_2">
    <vt:lpwstr>ferences" value="true"/&gt;&lt;pref name="automaticJournalAbbreviations" value="false"/&gt;&lt;pref name="noteType" value="0"/&gt;&lt;/prefs&gt;&lt;/data&gt;</vt:lpwstr>
  </property>
</Properties>
</file>